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bookmarkStart w:id="0" w:name="_GoBack"/>
      <w:bookmarkEnd w:id="0"/>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1. Research Fellow. Third Sector Research Center,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60B71456"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D74F58" w:rsidRPr="0059716A">
        <w:rPr>
          <w:rFonts w:ascii="Times New Roman" w:hAnsi="Times New Roman" w:cs="Times New Roman"/>
          <w:sz w:val="24"/>
          <w:szCs w:val="24"/>
        </w:rPr>
        <w:t xml:space="preserve"> due to 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law and data science in order to address important questions in novel ways.</w:t>
      </w:r>
    </w:p>
    <w:p w14:paraId="149CDCA9" w14:textId="5724F5A2" w:rsidR="00AC328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nonprofit </w:t>
      </w:r>
      <w:r w:rsidR="00320249" w:rsidRPr="0059716A">
        <w:rPr>
          <w:rFonts w:ascii="Times New Roman" w:hAnsi="Times New Roman" w:cs="Times New Roman"/>
          <w:sz w:val="24"/>
          <w:szCs w:val="24"/>
        </w:rPr>
        <w:t>dissolution</w:t>
      </w:r>
      <w:r w:rsidR="00102B9F" w:rsidRPr="0059716A">
        <w:rPr>
          <w:rFonts w:ascii="Times New Roman" w:hAnsi="Times New Roman" w:cs="Times New Roman"/>
          <w:sz w:val="24"/>
          <w:szCs w:val="24"/>
        </w:rPr>
        <w:br w:type="page"/>
      </w:r>
      <w:r w:rsidR="006D0843" w:rsidRPr="0059716A">
        <w:rPr>
          <w:rFonts w:ascii="Times New Roman" w:hAnsi="Times New Roman" w:cs="Times New Roman"/>
          <w:b/>
          <w:sz w:val="24"/>
          <w:szCs w:val="24"/>
        </w:rPr>
        <w:lastRenderedPageBreak/>
        <w:t>1.</w:t>
      </w:r>
      <w:r w:rsidR="006D0843" w:rsidRPr="0059716A">
        <w:rPr>
          <w:rFonts w:ascii="Times New Roman" w:hAnsi="Times New Roman" w:cs="Times New Roman"/>
          <w:sz w:val="24"/>
          <w:szCs w:val="24"/>
        </w:rPr>
        <w:t xml:space="preserve"> </w:t>
      </w:r>
      <w:r w:rsidR="00AC328C" w:rsidRPr="0059716A">
        <w:rPr>
          <w:rFonts w:ascii="Times New Roman" w:hAnsi="Times New Roman" w:cs="Times New Roman"/>
          <w:b/>
          <w:sz w:val="24"/>
          <w:szCs w:val="24"/>
        </w:rPr>
        <w:t>Introduction</w:t>
      </w:r>
    </w:p>
    <w:p w14:paraId="60CA0C1F" w14:textId="15856444" w:rsidR="001841EA" w:rsidRPr="0059716A" w:rsidRDefault="00AC328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Nonprofit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1841EA" w:rsidRPr="0059716A">
        <w:rPr>
          <w:rFonts w:ascii="Times New Roman" w:hAnsi="Times New Roman" w:cs="Times New Roman"/>
          <w:sz w:val="24"/>
          <w:szCs w:val="24"/>
        </w:rPr>
        <w:t>2019</w:t>
      </w:r>
      <w:r w:rsidRPr="0059716A">
        <w:rPr>
          <w:rFonts w:ascii="Times New Roman" w:hAnsi="Times New Roman" w:cs="Times New Roman"/>
          <w:sz w:val="24"/>
          <w:szCs w:val="24"/>
        </w:rPr>
        <w:t>). This requires regulators to leverage their considerable data resources to better target their interventionist and advisory activities, and deliver their mandate. Until recently, relatively little nonprofit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nonprofit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Deguchi, </w:t>
      </w:r>
      <w:del w:id="1" w:author="Cordery, Carolyn" w:date="2019-10-28T16:39:00Z">
        <w:r w:rsidR="001841EA" w:rsidRPr="0059716A" w:rsidDel="00F652F9">
          <w:rPr>
            <w:rFonts w:ascii="Times New Roman" w:hAnsi="Times New Roman" w:cs="Times New Roman"/>
            <w:sz w:val="24"/>
            <w:szCs w:val="24"/>
          </w:rPr>
          <w:delText>forthcoming</w:delText>
        </w:r>
      </w:del>
      <w:ins w:id="2" w:author="Cordery, Carolyn" w:date="2019-10-28T16:39:00Z">
        <w:r w:rsidR="00F652F9">
          <w:rPr>
            <w:rFonts w:ascii="Times New Roman" w:hAnsi="Times New Roman" w:cs="Times New Roman"/>
            <w:sz w:val="24"/>
            <w:szCs w:val="24"/>
          </w:rPr>
          <w:t>2018</w:t>
        </w:r>
      </w:ins>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shut down (e.g. insufficient funds, non-compliance with legal requirements), but this project will focus on organisations that dissolve after accomplishing their mission. The charity sector's claim to exist for the public good is no longer assumed and must be evidenced (Brody, 2002). However, little is known about the extent to which charities accomplish their missions.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itoring the sector (Saxton et al., 2012).</w:t>
      </w:r>
    </w:p>
    <w:p w14:paraId="423FDB1A" w14:textId="35F837AE" w:rsidR="00E907C2" w:rsidRPr="0059716A"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In this paper we report our initial work to collect, clean and analyse large-scale regulatory data to study charity dissolution.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reviews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26C5461E" w14:textId="5DE12307" w:rsidR="00AC328C" w:rsidRPr="0059716A" w:rsidRDefault="00E907C2"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Literature</w:t>
      </w:r>
    </w:p>
    <w:p w14:paraId="61E3FD7E" w14:textId="4D12C5ED"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Theoretical perspectives</w:t>
      </w:r>
    </w:p>
    <w:p w14:paraId="791FC649" w14:textId="46811A8A" w:rsidR="00A93D20"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Defining charity success and/or failure has proved problematic (Lecy et al., 2011). There are various conceptualisations of failure including resource reduction, market exit, and mortality (Helmig et al., 2014; (Mellahi &amp; Wilkinson, 2004). </w:t>
      </w:r>
      <w:r w:rsidR="008876C7" w:rsidRPr="0059716A">
        <w:rPr>
          <w:rFonts w:ascii="Times New Roman" w:hAnsi="Times New Roman" w:cs="Times New Roman"/>
          <w:sz w:val="24"/>
          <w:szCs w:val="24"/>
        </w:rPr>
        <w:t xml:space="preserve">However, many of these constructs contain inconsistencies and contradictions. For example, organisational dissolution may indicate success rather than failure in cases where the charity accomplished its mission (Helmig et al., 2014; see also Hager, Galaskiewicz, Bielefeld &amp; Pins, 1996). </w:t>
      </w:r>
      <w:r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Pr="0059716A">
        <w:rPr>
          <w:rFonts w:ascii="Times New Roman" w:hAnsi="Times New Roman" w:cs="Times New Roman"/>
          <w:sz w:val="24"/>
          <w:szCs w:val="24"/>
        </w:rPr>
        <w:t xml:space="preserve"> poorly understood for a number of reasons (Helmig et al., 2014). Extant studies have focused on a limited number of subsectors such as Social Service organisations (Helmig et al., 2014); used observations from small regional study sites (e.g. Wollebaek,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4CCF6F3D" w14:textId="19EFD0EF" w:rsidR="00722536" w:rsidRPr="0059716A" w:rsidRDefault="0072253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Empirical evidence</w:t>
      </w:r>
    </w:p>
    <w:p w14:paraId="5306D31B" w14:textId="494A2FAE" w:rsidR="006C3245" w:rsidRPr="0059716A"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By using detailed measures of charity dissolution recorded in large-scale regulatory datasets, this research project responds to the call for greater focus on mission accomplishment as an outcome in nonprofit scholarship (Helmig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3E140B71" w14:textId="1B5C9D91" w:rsidR="00C46C9E" w:rsidRPr="0059716A" w:rsidRDefault="00C46C9E"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Specify a theoretical model using the three theories and previous empirical work.]</w:t>
      </w:r>
    </w:p>
    <w:p w14:paraId="608527CC" w14:textId="199651BA" w:rsidR="008C013B" w:rsidRPr="0059716A" w:rsidRDefault="008C013B"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p>
    <w:p w14:paraId="149090D1" w14:textId="1DFA32F5" w:rsidR="00B52A7E" w:rsidRDefault="00F652F9" w:rsidP="00B52A7E">
      <w:pPr>
        <w:spacing w:line="480" w:lineRule="auto"/>
        <w:rPr>
          <w:rFonts w:ascii="Times New Roman" w:hAnsi="Times New Roman" w:cs="Times New Roman"/>
          <w:sz w:val="24"/>
          <w:szCs w:val="24"/>
        </w:rPr>
      </w:pPr>
      <w:ins w:id="3" w:author="Cordery, Carolyn" w:date="2019-10-28T16:43:00Z">
        <w:r>
          <w:rPr>
            <w:rFonts w:ascii="Times New Roman" w:hAnsi="Times New Roman" w:cs="Times New Roman"/>
            <w:sz w:val="24"/>
            <w:szCs w:val="24"/>
          </w:rPr>
          <w:t xml:space="preserve">The charity regulator in New Zealand began in mid-2007, having been established under </w:t>
        </w:r>
      </w:ins>
      <w:ins w:id="4" w:author="Cordery, Carolyn" w:date="2019-10-28T16:44:00Z">
        <w:r>
          <w:rPr>
            <w:rFonts w:ascii="Times New Roman" w:hAnsi="Times New Roman" w:cs="Times New Roman"/>
            <w:sz w:val="24"/>
            <w:szCs w:val="24"/>
          </w:rPr>
          <w:t>the</w:t>
        </w:r>
      </w:ins>
      <w:ins w:id="5" w:author="Cordery, Carolyn" w:date="2019-10-28T16:43:00Z">
        <w:r>
          <w:rPr>
            <w:rFonts w:ascii="Times New Roman" w:hAnsi="Times New Roman" w:cs="Times New Roman"/>
            <w:sz w:val="24"/>
            <w:szCs w:val="24"/>
          </w:rPr>
          <w:t xml:space="preserve"> </w:t>
        </w:r>
      </w:ins>
      <w:ins w:id="6" w:author="Cordery, Carolyn" w:date="2019-10-28T16:44:00Z">
        <w:r>
          <w:rPr>
            <w:rFonts w:ascii="Times New Roman" w:hAnsi="Times New Roman" w:cs="Times New Roman"/>
            <w:sz w:val="24"/>
            <w:szCs w:val="24"/>
          </w:rPr>
          <w:t xml:space="preserve">Charities Act 2005. While it began as an Autonomous Crown Entity, </w:t>
        </w:r>
      </w:ins>
      <w:ins w:id="7" w:author="Cordery, Carolyn" w:date="2019-10-28T16:49:00Z">
        <w:r>
          <w:rPr>
            <w:rFonts w:ascii="Times New Roman" w:hAnsi="Times New Roman" w:cs="Times New Roman"/>
            <w:sz w:val="24"/>
            <w:szCs w:val="24"/>
          </w:rPr>
          <w:t xml:space="preserve">since 2012, it has been situated </w:t>
        </w:r>
      </w:ins>
      <w:ins w:id="8" w:author="Cordery, Carolyn" w:date="2019-10-28T16:59:00Z">
        <w:r w:rsidR="00A85E55">
          <w:rPr>
            <w:rFonts w:ascii="Times New Roman" w:hAnsi="Times New Roman" w:cs="Times New Roman"/>
            <w:sz w:val="24"/>
            <w:szCs w:val="24"/>
          </w:rPr>
          <w:t>within</w:t>
        </w:r>
      </w:ins>
      <w:ins w:id="9" w:author="Cordery, Carolyn" w:date="2019-10-28T16:49:00Z">
        <w:r>
          <w:rPr>
            <w:rFonts w:ascii="Times New Roman" w:hAnsi="Times New Roman" w:cs="Times New Roman"/>
            <w:sz w:val="24"/>
            <w:szCs w:val="24"/>
          </w:rPr>
          <w:t xml:space="preserve"> a large government department (Cordery and Deguchi, 2018). </w:t>
        </w:r>
        <w:r w:rsidR="00B52A7E">
          <w:rPr>
            <w:rFonts w:ascii="Times New Roman" w:hAnsi="Times New Roman" w:cs="Times New Roman"/>
            <w:sz w:val="24"/>
            <w:szCs w:val="24"/>
          </w:rPr>
          <w:t>Charities have always been required to report annual</w:t>
        </w:r>
      </w:ins>
      <w:ins w:id="10" w:author="Cordery, Carolyn" w:date="2019-10-28T16:50:00Z">
        <w:r w:rsidR="00B52A7E">
          <w:rPr>
            <w:rFonts w:ascii="Times New Roman" w:hAnsi="Times New Roman" w:cs="Times New Roman"/>
            <w:sz w:val="24"/>
            <w:szCs w:val="24"/>
          </w:rPr>
          <w:t>l</w:t>
        </w:r>
      </w:ins>
      <w:ins w:id="11" w:author="Cordery, Carolyn" w:date="2019-10-28T16:49:00Z">
        <w:r w:rsidR="00B52A7E">
          <w:rPr>
            <w:rFonts w:ascii="Times New Roman" w:hAnsi="Times New Roman" w:cs="Times New Roman"/>
            <w:sz w:val="24"/>
            <w:szCs w:val="24"/>
          </w:rPr>
          <w:t>y to retain their registration</w:t>
        </w:r>
      </w:ins>
      <w:ins w:id="12" w:author="Cordery, Carolyn" w:date="2019-10-28T16:50:00Z">
        <w:r w:rsidR="00B52A7E">
          <w:rPr>
            <w:rFonts w:ascii="Times New Roman" w:hAnsi="Times New Roman" w:cs="Times New Roman"/>
            <w:sz w:val="24"/>
            <w:szCs w:val="24"/>
          </w:rPr>
          <w:t xml:space="preserve"> and this includes details of the sector, main beneficiaries, updated officer/trustees and financial reporting. No specific financial accounting standards </w:t>
        </w:r>
      </w:ins>
      <w:ins w:id="13" w:author="Cordery, Carolyn" w:date="2019-10-28T16:51:00Z">
        <w:r w:rsidR="00B52A7E">
          <w:rPr>
            <w:rFonts w:ascii="Times New Roman" w:hAnsi="Times New Roman" w:cs="Times New Roman"/>
            <w:sz w:val="24"/>
            <w:szCs w:val="24"/>
          </w:rPr>
          <w:t xml:space="preserve">had been developed and therefore charity reporting was </w:t>
        </w:r>
      </w:ins>
      <w:ins w:id="14" w:author="Cordery, Carolyn" w:date="2019-10-28T17:00:00Z">
        <w:r w:rsidR="00A85E55">
          <w:rPr>
            <w:rFonts w:ascii="Times New Roman" w:hAnsi="Times New Roman" w:cs="Times New Roman"/>
            <w:sz w:val="24"/>
            <w:szCs w:val="24"/>
          </w:rPr>
          <w:t xml:space="preserve">previously </w:t>
        </w:r>
      </w:ins>
      <w:ins w:id="15" w:author="Cordery, Carolyn" w:date="2019-10-28T16:51:00Z">
        <w:r w:rsidR="00B52A7E">
          <w:rPr>
            <w:rFonts w:ascii="Times New Roman" w:hAnsi="Times New Roman" w:cs="Times New Roman"/>
            <w:sz w:val="24"/>
            <w:szCs w:val="24"/>
          </w:rPr>
          <w:t xml:space="preserve">highly diverse. </w:t>
        </w:r>
      </w:ins>
      <w:ins w:id="16" w:author="Cordery, Carolyn" w:date="2019-10-28T16:53:00Z">
        <w:r w:rsidR="00B52A7E">
          <w:rPr>
            <w:rFonts w:ascii="Times New Roman" w:hAnsi="Times New Roman" w:cs="Times New Roman"/>
            <w:sz w:val="24"/>
            <w:szCs w:val="24"/>
          </w:rPr>
          <w:t>From 2009-2011, a</w:t>
        </w:r>
      </w:ins>
      <w:ins w:id="17" w:author="Cordery, Carolyn" w:date="2019-10-28T16:51:00Z">
        <w:r w:rsidR="00B52A7E">
          <w:rPr>
            <w:rFonts w:ascii="Times New Roman" w:hAnsi="Times New Roman" w:cs="Times New Roman"/>
            <w:sz w:val="24"/>
            <w:szCs w:val="24"/>
          </w:rPr>
          <w:t xml:space="preserve">ccounting requirements for the </w:t>
        </w:r>
      </w:ins>
      <w:ins w:id="18" w:author="Cordery, Carolyn" w:date="2019-10-28T16:52:00Z">
        <w:r w:rsidR="00B52A7E">
          <w:rPr>
            <w:rFonts w:ascii="Times New Roman" w:hAnsi="Times New Roman" w:cs="Times New Roman"/>
            <w:sz w:val="24"/>
            <w:szCs w:val="24"/>
          </w:rPr>
          <w:t xml:space="preserve">public and private not-for-public sectors were overhauled owing to a need for a more strategic approach to </w:t>
        </w:r>
      </w:ins>
      <w:ins w:id="19" w:author="Cordery, Carolyn" w:date="2019-10-28T16:53:00Z">
        <w:r w:rsidR="00B52A7E">
          <w:rPr>
            <w:rFonts w:ascii="Times New Roman" w:hAnsi="Times New Roman" w:cs="Times New Roman"/>
            <w:sz w:val="24"/>
            <w:szCs w:val="24"/>
          </w:rPr>
          <w:t xml:space="preserve">reporting and the new arrangements included a full set of standards for the charity sector (with increasing levels of </w:t>
        </w:r>
      </w:ins>
      <w:ins w:id="20" w:author="Cordery, Carolyn" w:date="2019-10-28T16:54:00Z">
        <w:r w:rsidR="00B52A7E">
          <w:rPr>
            <w:rFonts w:ascii="Times New Roman" w:hAnsi="Times New Roman" w:cs="Times New Roman"/>
            <w:sz w:val="24"/>
            <w:szCs w:val="24"/>
          </w:rPr>
          <w:t xml:space="preserve">measurement and </w:t>
        </w:r>
      </w:ins>
      <w:ins w:id="21" w:author="Cordery, Carolyn" w:date="2019-10-28T16:53:00Z">
        <w:r w:rsidR="00B52A7E">
          <w:rPr>
            <w:rFonts w:ascii="Times New Roman" w:hAnsi="Times New Roman" w:cs="Times New Roman"/>
            <w:sz w:val="24"/>
            <w:szCs w:val="24"/>
          </w:rPr>
          <w:t>disclosure</w:t>
        </w:r>
      </w:ins>
      <w:ins w:id="22" w:author="Cordery, Carolyn" w:date="2019-10-28T16:54:00Z">
        <w:r w:rsidR="00B52A7E">
          <w:rPr>
            <w:rFonts w:ascii="Times New Roman" w:hAnsi="Times New Roman" w:cs="Times New Roman"/>
            <w:sz w:val="24"/>
            <w:szCs w:val="24"/>
          </w:rPr>
          <w:t xml:space="preserve"> </w:t>
        </w:r>
      </w:ins>
      <w:ins w:id="23" w:author="Cordery, Carolyn" w:date="2019-10-28T17:00:00Z">
        <w:r w:rsidR="00A85E55">
          <w:rPr>
            <w:rFonts w:ascii="Times New Roman" w:hAnsi="Times New Roman" w:cs="Times New Roman"/>
            <w:sz w:val="24"/>
            <w:szCs w:val="24"/>
          </w:rPr>
          <w:t>based</w:t>
        </w:r>
      </w:ins>
      <w:ins w:id="24" w:author="Cordery, Carolyn" w:date="2019-10-28T16:54:00Z">
        <w:r w:rsidR="00B52A7E">
          <w:rPr>
            <w:rFonts w:ascii="Times New Roman" w:hAnsi="Times New Roman" w:cs="Times New Roman"/>
            <w:sz w:val="24"/>
            <w:szCs w:val="24"/>
          </w:rPr>
          <w:t xml:space="preserve"> on four different tiers related to annual expenditure)</w:t>
        </w:r>
      </w:ins>
      <w:ins w:id="25" w:author="Cordery, Carolyn" w:date="2019-10-28T16:53:00Z">
        <w:r w:rsidR="00B52A7E">
          <w:rPr>
            <w:rFonts w:ascii="Times New Roman" w:hAnsi="Times New Roman" w:cs="Times New Roman"/>
            <w:sz w:val="24"/>
            <w:szCs w:val="24"/>
          </w:rPr>
          <w:t xml:space="preserve"> </w:t>
        </w:r>
      </w:ins>
      <w:ins w:id="26" w:author="Cordery, Carolyn" w:date="2019-10-28T16:54:00Z">
        <w:r w:rsidR="00B52A7E">
          <w:rPr>
            <w:rFonts w:ascii="Times New Roman" w:hAnsi="Times New Roman" w:cs="Times New Roman"/>
            <w:sz w:val="24"/>
            <w:szCs w:val="24"/>
          </w:rPr>
          <w:t xml:space="preserve">and these </w:t>
        </w:r>
      </w:ins>
      <w:ins w:id="27" w:author="Cordery, Carolyn" w:date="2019-10-28T16:55:00Z">
        <w:r w:rsidR="00B52A7E">
          <w:rPr>
            <w:rFonts w:ascii="Times New Roman" w:hAnsi="Times New Roman" w:cs="Times New Roman"/>
            <w:sz w:val="24"/>
            <w:szCs w:val="24"/>
          </w:rPr>
          <w:t>new charity</w:t>
        </w:r>
      </w:ins>
      <w:ins w:id="28" w:author="Cordery, Carolyn" w:date="2019-10-28T16:45:00Z">
        <w:r w:rsidRPr="00F652F9">
          <w:rPr>
            <w:rFonts w:ascii="Times New Roman" w:hAnsi="Times New Roman" w:cs="Times New Roman"/>
            <w:sz w:val="24"/>
            <w:szCs w:val="24"/>
          </w:rPr>
          <w:t xml:space="preserve"> accounting standards </w:t>
        </w:r>
      </w:ins>
      <w:ins w:id="29" w:author="Cordery, Carolyn" w:date="2019-10-28T16:55:00Z">
        <w:r w:rsidR="00B52A7E">
          <w:rPr>
            <w:rFonts w:ascii="Times New Roman" w:hAnsi="Times New Roman" w:cs="Times New Roman"/>
            <w:sz w:val="24"/>
            <w:szCs w:val="24"/>
          </w:rPr>
          <w:t>were</w:t>
        </w:r>
      </w:ins>
      <w:ins w:id="30" w:author="Cordery, Carolyn" w:date="2019-10-28T16:45:00Z">
        <w:r w:rsidRPr="00F652F9">
          <w:rPr>
            <w:rFonts w:ascii="Times New Roman" w:hAnsi="Times New Roman" w:cs="Times New Roman"/>
            <w:sz w:val="24"/>
            <w:szCs w:val="24"/>
          </w:rPr>
          <w:t xml:space="preserve"> mandatory for all charities from 2016. </w:t>
        </w:r>
      </w:ins>
      <w:ins w:id="31" w:author="Cordery, Carolyn" w:date="2019-10-28T16:56:00Z">
        <w:r w:rsidR="00B52A7E" w:rsidRPr="00B52A7E">
          <w:rPr>
            <w:rFonts w:ascii="Times New Roman" w:hAnsi="Times New Roman" w:cs="Times New Roman"/>
            <w:sz w:val="24"/>
            <w:szCs w:val="24"/>
          </w:rPr>
          <w:t xml:space="preserve">Charities with expenditure over NZD1 million must have these statements audited </w:t>
        </w:r>
      </w:ins>
      <w:ins w:id="32" w:author="Cordery, Carolyn" w:date="2019-10-28T16:57:00Z">
        <w:r w:rsidR="00B52A7E">
          <w:rPr>
            <w:rFonts w:ascii="Times New Roman" w:hAnsi="Times New Roman" w:cs="Times New Roman"/>
            <w:sz w:val="24"/>
            <w:szCs w:val="24"/>
          </w:rPr>
          <w:fldChar w:fldCharType="begin" w:fldLock="1"/>
        </w:r>
      </w:ins>
      <w:r w:rsidR="00B52A7E">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sidR="00B52A7E">
        <w:rPr>
          <w:rFonts w:ascii="Times New Roman" w:hAnsi="Times New Roman" w:cs="Times New Roman"/>
          <w:sz w:val="24"/>
          <w:szCs w:val="24"/>
        </w:rPr>
        <w:fldChar w:fldCharType="separate"/>
      </w:r>
      <w:r w:rsidR="00B52A7E" w:rsidRPr="00B52A7E">
        <w:rPr>
          <w:rFonts w:ascii="Times New Roman" w:hAnsi="Times New Roman" w:cs="Times New Roman"/>
          <w:noProof/>
          <w:sz w:val="24"/>
          <w:szCs w:val="24"/>
        </w:rPr>
        <w:t>(Crawford, Morgan, Cordery, &amp; Breen, 2014)</w:t>
      </w:r>
      <w:ins w:id="33" w:author="Cordery, Carolyn" w:date="2019-10-28T16:57:00Z">
        <w:r w:rsidR="00B52A7E">
          <w:rPr>
            <w:rFonts w:ascii="Times New Roman" w:hAnsi="Times New Roman" w:cs="Times New Roman"/>
            <w:sz w:val="24"/>
            <w:szCs w:val="24"/>
          </w:rPr>
          <w:fldChar w:fldCharType="end"/>
        </w:r>
      </w:ins>
      <w:ins w:id="34" w:author="Cordery, Carolyn" w:date="2019-10-28T16:56:00Z">
        <w:r w:rsidR="00B52A7E" w:rsidRPr="00B52A7E">
          <w:rPr>
            <w:rFonts w:ascii="Times New Roman" w:hAnsi="Times New Roman" w:cs="Times New Roman"/>
            <w:sz w:val="24"/>
            <w:szCs w:val="24"/>
          </w:rPr>
          <w:t>.</w:t>
        </w:r>
        <w:r w:rsidR="00B52A7E">
          <w:rPr>
            <w:rFonts w:ascii="Times New Roman" w:hAnsi="Times New Roman" w:cs="Times New Roman"/>
            <w:sz w:val="24"/>
            <w:szCs w:val="24"/>
          </w:rPr>
          <w:t xml:space="preserve"> </w:t>
        </w:r>
      </w:ins>
      <w:ins w:id="35" w:author="Cordery, Carolyn" w:date="2019-10-28T17:00:00Z">
        <w:r w:rsidR="00A85E55">
          <w:rPr>
            <w:rFonts w:ascii="Times New Roman" w:hAnsi="Times New Roman" w:cs="Times New Roman"/>
            <w:sz w:val="24"/>
            <w:szCs w:val="24"/>
          </w:rPr>
          <w:t>(this could be a footnote and/or include exchange rates to other currencies)</w:t>
        </w:r>
      </w:ins>
      <w:ins w:id="36" w:author="Cordery, Carolyn" w:date="2019-10-28T16:57:00Z">
        <w:r w:rsidR="00B52A7E">
          <w:rPr>
            <w:rFonts w:ascii="Times New Roman" w:hAnsi="Times New Roman" w:cs="Times New Roman"/>
            <w:sz w:val="24"/>
            <w:szCs w:val="24"/>
          </w:rPr>
          <w:fldChar w:fldCharType="begin" w:fldLock="1"/>
        </w:r>
        <w:r w:rsidR="00B52A7E">
          <w:rPr>
            <w:rFonts w:ascii="Times New Roman" w:hAnsi="Times New Roman" w:cs="Times New Roman"/>
            <w:sz w:val="24"/>
            <w:szCs w:val="24"/>
          </w:rPr>
          <w:instrText xml:space="preserve">ADDIN Mendeley Bibliography CSL_BIBLIOGRAPHY </w:instrText>
        </w:r>
      </w:ins>
      <w:r w:rsidR="00B52A7E">
        <w:rPr>
          <w:rFonts w:ascii="Times New Roman" w:hAnsi="Times New Roman" w:cs="Times New Roman"/>
          <w:sz w:val="24"/>
          <w:szCs w:val="24"/>
        </w:rPr>
        <w:fldChar w:fldCharType="separate"/>
      </w:r>
    </w:p>
    <w:p w14:paraId="011E5D1D" w14:textId="716362AB" w:rsidR="00B52A7E" w:rsidRPr="00B52A7E" w:rsidRDefault="00B52A7E" w:rsidP="00B52A7E">
      <w:pPr>
        <w:rPr>
          <w:rFonts w:ascii="Times New Roman" w:hAnsi="Times New Roman" w:cs="Times New Roman"/>
          <w:noProof/>
          <w:sz w:val="24"/>
          <w:szCs w:val="24"/>
        </w:rPr>
      </w:pPr>
      <w:r w:rsidRPr="00B52A7E">
        <w:rPr>
          <w:rFonts w:ascii="Times New Roman" w:hAnsi="Times New Roman" w:cs="Times New Roman"/>
          <w:noProof/>
          <w:sz w:val="24"/>
          <w:szCs w:val="24"/>
        </w:rPr>
        <w:t>Crawford, L., Morgan, G. G., Cordery, C. J., &amp; Breen, O. B. (2014). International financial reporting for the not-for-profit sector: a study commissioned by the CCAB. London, UK.</w:t>
      </w:r>
    </w:p>
    <w:p w14:paraId="29AD5DC3" w14:textId="09E42A06" w:rsidR="00B52A7E" w:rsidRPr="00B52A7E" w:rsidRDefault="00A85E55" w:rsidP="00A85E55">
      <w:pPr>
        <w:spacing w:line="480" w:lineRule="auto"/>
        <w:rPr>
          <w:rFonts w:ascii="Times New Roman" w:hAnsi="Times New Roman" w:cs="Times New Roman"/>
          <w:sz w:val="24"/>
          <w:szCs w:val="24"/>
        </w:rPr>
      </w:pPr>
      <w:ins w:id="37" w:author="Cordery, Carolyn" w:date="2019-10-28T17:01:00Z">
        <w:r>
          <w:rPr>
            <w:rFonts w:ascii="Times New Roman" w:hAnsi="Times New Roman" w:cs="Times New Roman"/>
            <w:sz w:val="24"/>
            <w:szCs w:val="24"/>
          </w:rPr>
          <w:t>For charities with expenditure of less than NZD2 million, in addition to finanical data, they must also provide performance information about</w:t>
        </w:r>
      </w:ins>
      <w:ins w:id="38" w:author="Cordery, Carolyn" w:date="2019-10-28T17:02:00Z">
        <w:r>
          <w:rPr>
            <w:rFonts w:ascii="Times New Roman" w:hAnsi="Times New Roman" w:cs="Times New Roman"/>
            <w:sz w:val="24"/>
            <w:szCs w:val="24"/>
          </w:rPr>
          <w:t xml:space="preserve"> the difference they make by operating, i.e. how they have achieved (or otherwise) their mission. Such reporting will also be reuqired of larger charities from 2021 (McConville and Cordery, 2018</w:t>
        </w:r>
      </w:ins>
      <w:ins w:id="39" w:author="Cordery, Carolyn" w:date="2019-10-28T17:03:00Z">
        <w:r>
          <w:rPr>
            <w:rFonts w:ascii="Times New Roman" w:hAnsi="Times New Roman" w:cs="Times New Roman"/>
            <w:sz w:val="24"/>
            <w:szCs w:val="24"/>
          </w:rPr>
          <w:t>)</w:t>
        </w:r>
      </w:ins>
      <w:ins w:id="40" w:author="Cordery, Carolyn" w:date="2019-10-28T17:01:00Z">
        <w:r>
          <w:rPr>
            <w:rFonts w:ascii="Times New Roman" w:hAnsi="Times New Roman" w:cs="Times New Roman"/>
            <w:sz w:val="24"/>
            <w:szCs w:val="24"/>
          </w:rPr>
          <w:t xml:space="preserve"> </w:t>
        </w:r>
      </w:ins>
    </w:p>
    <w:p w14:paraId="3F75D991" w14:textId="1E71A1D3" w:rsidR="00F652F9" w:rsidRPr="00F652F9" w:rsidRDefault="00B52A7E" w:rsidP="00A85E55">
      <w:pPr>
        <w:spacing w:line="480" w:lineRule="auto"/>
        <w:rPr>
          <w:rFonts w:ascii="Times New Roman" w:hAnsi="Times New Roman" w:cs="Times New Roman"/>
          <w:sz w:val="24"/>
          <w:szCs w:val="24"/>
        </w:rPr>
      </w:pPr>
      <w:ins w:id="41" w:author="Cordery, Carolyn" w:date="2019-10-28T16:57:00Z">
        <w:r>
          <w:rPr>
            <w:rFonts w:ascii="Times New Roman" w:hAnsi="Times New Roman" w:cs="Times New Roman"/>
            <w:sz w:val="24"/>
            <w:szCs w:val="24"/>
          </w:rPr>
          <w:fldChar w:fldCharType="end"/>
        </w:r>
      </w:ins>
      <w:r w:rsidR="00F652F9" w:rsidRPr="00F652F9">
        <w:rPr>
          <w:rFonts w:ascii="Times New Roman" w:hAnsi="Times New Roman" w:cs="Times New Roman"/>
          <w:sz w:val="24"/>
          <w:szCs w:val="24"/>
        </w:rPr>
        <w:t xml:space="preserve"> </w:t>
      </w:r>
    </w:p>
    <w:p w14:paraId="36CA0EE2" w14:textId="253FD7CE" w:rsidR="008C013B" w:rsidRPr="0059716A" w:rsidDel="00F652F9" w:rsidRDefault="008C013B" w:rsidP="0059716A">
      <w:pPr>
        <w:spacing w:line="480" w:lineRule="auto"/>
        <w:rPr>
          <w:del w:id="42" w:author="Cordery, Carolyn" w:date="2019-10-28T16:42:00Z"/>
          <w:rFonts w:ascii="Times New Roman" w:hAnsi="Times New Roman" w:cs="Times New Roman"/>
          <w:sz w:val="24"/>
          <w:szCs w:val="24"/>
        </w:rPr>
      </w:pPr>
      <w:del w:id="43" w:author="Cordery, Carolyn" w:date="2019-10-28T16:42:00Z">
        <w:r w:rsidRPr="0059716A" w:rsidDel="00F652F9">
          <w:rPr>
            <w:rFonts w:ascii="Times New Roman" w:hAnsi="Times New Roman" w:cs="Times New Roman"/>
            <w:sz w:val="24"/>
            <w:szCs w:val="24"/>
          </w:rPr>
          <w:delText>[Carolyn – can you write one or two paragraphs on the New Zealand charity sector, especially the regulator and its reporting requirements?]</w:delText>
        </w:r>
      </w:del>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Methodology</w:t>
      </w:r>
    </w:p>
    <w:p w14:paraId="1D0CE414" w14:textId="49FF46C7" w:rsidR="006C3245" w:rsidRPr="0059716A" w:rsidRDefault="00D30C05"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e research objectives are: to explore the extent to which large-scale regulatory data can be used to differentiate between different types of charity dissolution; to examine cross-national trends and predictive factors around charity dissolution; and to provide evidence and guidance for charity regulators seeking to target their activities with respect to this outcome. </w:t>
      </w:r>
      <w:r w:rsidR="006C3245" w:rsidRPr="0059716A">
        <w:rPr>
          <w:rFonts w:ascii="Times New Roman" w:hAnsi="Times New Roman" w:cs="Times New Roman"/>
          <w:sz w:val="24"/>
          <w:szCs w:val="24"/>
        </w:rPr>
        <w:t>The project is guided by two research questions:</w:t>
      </w:r>
    </w:p>
    <w:p w14:paraId="12968DC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is the rate of charity dissolution, and does it vary across jurisdictions?</w:t>
      </w:r>
    </w:p>
    <w:p w14:paraId="34CA2C8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factors predict mission accomplishment, and do they vary across other forms of charity dissolution?</w:t>
      </w:r>
    </w:p>
    <w:p w14:paraId="4B1B7FC7" w14:textId="17B19533"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ould 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Data</w:t>
      </w:r>
    </w:p>
    <w:p w14:paraId="0E3F61DE" w14:textId="15873694" w:rsidR="00DC6689" w:rsidRDefault="0096349D"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o answer the research questions we construct a cross-sectional data set of registered charities by </w:t>
      </w:r>
      <w:r w:rsidR="0026237C">
        <w:rPr>
          <w:rFonts w:ascii="Times New Roman" w:hAnsi="Times New Roman" w:cs="Times New Roman"/>
          <w:sz w:val="24"/>
          <w:szCs w:val="24"/>
        </w:rPr>
        <w:t xml:space="preserve">downloading and </w:t>
      </w:r>
      <w:r w:rsidRPr="0059716A">
        <w:rPr>
          <w:rFonts w:ascii="Times New Roman" w:hAnsi="Times New Roman" w:cs="Times New Roman"/>
          <w:sz w:val="24"/>
          <w:szCs w:val="24"/>
        </w:rPr>
        <w:t xml:space="preserve">linking multiple regulatory data files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Pr="0059716A">
        <w:rPr>
          <w:rFonts w:ascii="Times New Roman" w:hAnsi="Times New Roman" w:cs="Times New Roman"/>
          <w:sz w:val="24"/>
          <w:szCs w:val="24"/>
        </w:rPr>
        <w:t xml:space="preserve"> First, our primary data source is the register of charities, a census of all organisations that have at some point been registered with the New Zealand regulator as of 20</w:t>
      </w:r>
      <w:r w:rsidRPr="0059716A">
        <w:rPr>
          <w:rFonts w:ascii="Times New Roman" w:hAnsi="Times New Roman" w:cs="Times New Roman"/>
          <w:sz w:val="24"/>
          <w:szCs w:val="24"/>
          <w:vertAlign w:val="superscript"/>
        </w:rPr>
        <w:t>th</w:t>
      </w:r>
      <w:r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 xml:space="preserve"> (c. 37,000)</w:t>
      </w:r>
      <w:r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organisational type, street address etc (though no financial information beyond annual return due dates). Second, we link 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 xml:space="preserve">c. 190,000 returns over the period 2007-2019) and operationalise a number of measures of interest (e.g. average annual gross income), which are then linked to the primary data source via a charity’ unique registration number. Finally we obtain economic and demographic information </w:t>
      </w:r>
      <w:del w:id="44" w:author="Cordery, Carolyn" w:date="2019-10-28T17:03:00Z">
        <w:r w:rsidR="00496AF1" w:rsidRPr="0059716A" w:rsidDel="00A85E55">
          <w:rPr>
            <w:rFonts w:ascii="Times New Roman" w:hAnsi="Times New Roman" w:cs="Times New Roman"/>
            <w:sz w:val="24"/>
            <w:szCs w:val="24"/>
          </w:rPr>
          <w:delText xml:space="preserve">information </w:delText>
        </w:r>
      </w:del>
      <w:r w:rsidR="00496AF1" w:rsidRPr="0059716A">
        <w:rPr>
          <w:rFonts w:ascii="Times New Roman" w:hAnsi="Times New Roman" w:cs="Times New Roman"/>
          <w:sz w:val="24"/>
          <w:szCs w:val="24"/>
        </w:rPr>
        <w:t>of the areas in which the charities operate from [StatsNZ].</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66B605B7"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 data. Finally, we drop observations for which there is missing or clearly erroneous data for the independent variables (e.g. negative annual gross income). The final sample is composed on </w:t>
      </w:r>
      <w:r w:rsidRPr="0059716A">
        <w:rPr>
          <w:rFonts w:ascii="Times New Roman" w:hAnsi="Times New Roman" w:cs="Times New Roman"/>
          <w:i/>
          <w:sz w:val="24"/>
          <w:szCs w:val="24"/>
        </w:rPr>
        <w:t xml:space="preserve">n </w:t>
      </w:r>
      <w:r w:rsidRPr="0059716A">
        <w:rPr>
          <w:rFonts w:ascii="Times New Roman" w:hAnsi="Times New Roman" w:cs="Times New Roman"/>
          <w:sz w:val="24"/>
          <w:szCs w:val="24"/>
        </w:rPr>
        <w:t>observations for the same number of charities – see table # in the appendices for full details of the sample building proces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185FC4C0" w14:textId="1CD3F7FD" w:rsidR="005C5DA0" w:rsidRPr="0059716A" w:rsidRDefault="006D084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Many nonprofit regulators have a mandate to construct and maintain an accurate, complete and public register of organisations that currently </w:t>
      </w:r>
      <w:r w:rsidR="00AA52E1" w:rsidRPr="0059716A">
        <w:rPr>
          <w:rFonts w:ascii="Times New Roman" w:hAnsi="Times New Roman" w:cs="Times New Roman"/>
          <w:sz w:val="24"/>
          <w:szCs w:val="24"/>
        </w:rPr>
        <w:t>possess</w:t>
      </w:r>
      <w:r w:rsidRPr="0059716A">
        <w:rPr>
          <w:rFonts w:ascii="Times New Roman" w:hAnsi="Times New Roman" w:cs="Times New Roman"/>
          <w:sz w:val="24"/>
          <w:szCs w:val="24"/>
        </w:rPr>
        <w:t xml:space="preserve"> charity status. In addi</w:t>
      </w:r>
      <w:r w:rsidR="00AA52E1" w:rsidRPr="0059716A">
        <w:rPr>
          <w:rFonts w:ascii="Times New Roman" w:hAnsi="Times New Roman" w:cs="Times New Roman"/>
          <w:sz w:val="24"/>
          <w:szCs w:val="24"/>
        </w:rPr>
        <w:t>tion these regulators will</w:t>
      </w:r>
      <w:r w:rsidRPr="0059716A">
        <w:rPr>
          <w:rFonts w:ascii="Times New Roman" w:hAnsi="Times New Roman" w:cs="Times New Roman"/>
          <w:sz w:val="24"/>
          <w:szCs w:val="24"/>
        </w:rPr>
        <w:t xml:space="preserve"> retain, though sometimes not share, the list of organisations no longer registered as charities. There is considerable variation across jurisdictions in how charity deregistration is recorded: some regulators do not disaggregate between the different forms (</w:t>
      </w:r>
      <w:r w:rsidR="000620CB">
        <w:rPr>
          <w:rFonts w:ascii="Times New Roman" w:hAnsi="Times New Roman" w:cs="Times New Roman"/>
          <w:sz w:val="24"/>
          <w:szCs w:val="24"/>
        </w:rPr>
        <w:t xml:space="preserve">e.g. </w:t>
      </w:r>
      <w:r w:rsidRPr="0059716A">
        <w:rPr>
          <w:rFonts w:ascii="Times New Roman" w:hAnsi="Times New Roman" w:cs="Times New Roman"/>
          <w:sz w:val="24"/>
          <w:szCs w:val="24"/>
        </w:rPr>
        <w:t>Scotland, Republic of Ireland, Northern Ireland</w:t>
      </w:r>
      <w:r w:rsidR="00F724C8" w:rsidRPr="0059716A">
        <w:rPr>
          <w:rFonts w:ascii="Times New Roman" w:hAnsi="Times New Roman" w:cs="Times New Roman"/>
          <w:sz w:val="24"/>
          <w:szCs w:val="24"/>
        </w:rPr>
        <w:t>), while others differentiate at least to some degree (</w:t>
      </w:r>
      <w:r w:rsidR="000620CB">
        <w:rPr>
          <w:rFonts w:ascii="Times New Roman" w:hAnsi="Times New Roman" w:cs="Times New Roman"/>
          <w:sz w:val="24"/>
          <w:szCs w:val="24"/>
        </w:rPr>
        <w:t xml:space="preserve">e.g. </w:t>
      </w:r>
      <w:r w:rsidR="00F724C8" w:rsidRPr="0059716A">
        <w:rPr>
          <w:rFonts w:ascii="Times New Roman" w:hAnsi="Times New Roman" w:cs="Times New Roman"/>
          <w:sz w:val="24"/>
          <w:szCs w:val="24"/>
        </w:rPr>
        <w:t>England &amp; Wales, Canada, New Zealand, Australia).</w:t>
      </w:r>
      <w:r w:rsidRPr="0059716A">
        <w:rPr>
          <w:rFonts w:ascii="Times New Roman" w:hAnsi="Times New Roman" w:cs="Times New Roman"/>
          <w:sz w:val="24"/>
          <w:szCs w:val="24"/>
        </w:rPr>
        <w:t xml:space="preserve"> </w:t>
      </w:r>
    </w:p>
    <w:p w14:paraId="0CCD508B" w14:textId="70048900" w:rsidR="00A37E00" w:rsidRPr="000620CB" w:rsidRDefault="004737EF" w:rsidP="000620CB">
      <w:pPr>
        <w:spacing w:line="480" w:lineRule="auto"/>
        <w:rPr>
          <w:rFonts w:ascii="Times New Roman" w:hAnsi="Times New Roman" w:cs="Times New Roman"/>
          <w:sz w:val="24"/>
          <w:szCs w:val="24"/>
        </w:rPr>
      </w:pPr>
      <w:r>
        <w:rPr>
          <w:rFonts w:ascii="Times New Roman" w:hAnsi="Times New Roman" w:cs="Times New Roman"/>
          <w:sz w:val="24"/>
          <w:szCs w:val="24"/>
        </w:rPr>
        <w:t>For New Zealand, w</w:t>
      </w:r>
      <w:r w:rsidR="005C5DA0" w:rsidRPr="0059716A">
        <w:rPr>
          <w:rFonts w:ascii="Times New Roman" w:hAnsi="Times New Roman" w:cs="Times New Roman"/>
          <w:sz w:val="24"/>
          <w:szCs w:val="24"/>
        </w:rPr>
        <w:t xml:space="preserve">e consider a charity to be dissolved if it is no longer listed as registered with </w:t>
      </w:r>
      <w:r>
        <w:rPr>
          <w:rFonts w:ascii="Times New Roman" w:hAnsi="Times New Roman" w:cs="Times New Roman"/>
          <w:sz w:val="24"/>
          <w:szCs w:val="24"/>
        </w:rPr>
        <w:t xml:space="preserve">the </w:t>
      </w:r>
      <w:r w:rsidR="005C5DA0" w:rsidRPr="0059716A">
        <w:rPr>
          <w:rFonts w:ascii="Times New Roman" w:hAnsi="Times New Roman" w:cs="Times New Roman"/>
          <w:sz w:val="24"/>
          <w:szCs w:val="24"/>
        </w:rPr>
        <w:t xml:space="preserve">regulator: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the group of deregistered charities by reason for dissolution. To differentiate based on dissolution reason, we use regular expressions to extract the section of the Act a charity was deregistered under from the relevant field in the data </w:t>
      </w:r>
      <w:r>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 below describes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rgdiss`</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08B1BBC7"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t>Note: there are other types of dissolution (e.g. mergers) that occur infrequently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0E327C45" w:rsidR="004C231A" w:rsidRPr="002C34E3"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 the number of years a charity has been registered with the regulator (we are unable to tell when an organisation was founded).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is a categorical measure of a charity’s regulatory form: “standard”, “society or institution”, and “trustees of a trust” are the three valid values for this variable.</w:t>
      </w:r>
      <w:ins w:id="45" w:author="Cordery, Carolyn" w:date="2019-10-28T17:04:00Z">
        <w:r w:rsidR="00A85E55">
          <w:rPr>
            <w:rFonts w:ascii="Times New Roman" w:hAnsi="Times New Roman" w:cs="Times New Roman"/>
            <w:sz w:val="24"/>
            <w:szCs w:val="24"/>
          </w:rPr>
          <w:t xml:space="preserve"> </w:t>
        </w:r>
      </w:ins>
      <w:ins w:id="46" w:author="Cordery, Carolyn" w:date="2019-10-28T17:10:00Z">
        <w:r w:rsidR="00A85E55" w:rsidRPr="00A85E55">
          <w:rPr>
            <w:rFonts w:ascii="Times New Roman" w:hAnsi="Times New Roman" w:cs="Times New Roman"/>
            <w:sz w:val="24"/>
            <w:szCs w:val="24"/>
          </w:rPr>
          <w:t>Charities are not required to take any form of incorporation; those that do may be established as a Charitable Trust</w:t>
        </w:r>
      </w:ins>
      <w:ins w:id="47" w:author="Cordery, Carolyn" w:date="2019-10-28T17:11:00Z">
        <w:r w:rsidR="009E4F8A">
          <w:rPr>
            <w:rFonts w:ascii="Times New Roman" w:hAnsi="Times New Roman" w:cs="Times New Roman"/>
            <w:sz w:val="24"/>
            <w:szCs w:val="24"/>
          </w:rPr>
          <w:t xml:space="preserve"> (registered under the Charitable Trusts Act 1956</w:t>
        </w:r>
      </w:ins>
      <w:ins w:id="48" w:author="Cordery, Carolyn" w:date="2019-10-28T17:15:00Z">
        <w:r w:rsidR="009E4F8A">
          <w:rPr>
            <w:rFonts w:ascii="Times New Roman" w:hAnsi="Times New Roman" w:cs="Times New Roman"/>
            <w:sz w:val="24"/>
            <w:szCs w:val="24"/>
          </w:rPr>
          <w:t xml:space="preserve"> either as an unincorporated charitable trust or incorporated as a Charitable Trust Board</w:t>
        </w:r>
      </w:ins>
      <w:ins w:id="49" w:author="Cordery, Carolyn" w:date="2019-10-28T17:16:00Z">
        <w:r w:rsidR="009E4F8A">
          <w:rPr>
            <w:rFonts w:ascii="Times New Roman" w:hAnsi="Times New Roman" w:cs="Times New Roman"/>
            <w:sz w:val="24"/>
            <w:szCs w:val="24"/>
          </w:rPr>
          <w:t xml:space="preserve"> about 60%</w:t>
        </w:r>
      </w:ins>
      <w:ins w:id="50" w:author="Cordery, Carolyn" w:date="2019-10-28T17:11:00Z">
        <w:r w:rsidR="009E4F8A">
          <w:rPr>
            <w:rFonts w:ascii="Times New Roman" w:hAnsi="Times New Roman" w:cs="Times New Roman"/>
            <w:sz w:val="24"/>
            <w:szCs w:val="24"/>
          </w:rPr>
          <w:t>)</w:t>
        </w:r>
      </w:ins>
      <w:ins w:id="51" w:author="Cordery, Carolyn" w:date="2019-10-28T17:10:00Z">
        <w:r w:rsidR="00A85E55" w:rsidRPr="00A85E55">
          <w:rPr>
            <w:rFonts w:ascii="Times New Roman" w:hAnsi="Times New Roman" w:cs="Times New Roman"/>
            <w:sz w:val="24"/>
            <w:szCs w:val="24"/>
          </w:rPr>
          <w:t>, Incorporated Society</w:t>
        </w:r>
      </w:ins>
      <w:ins w:id="52" w:author="Cordery, Carolyn" w:date="2019-10-28T17:11:00Z">
        <w:r w:rsidR="009E4F8A">
          <w:rPr>
            <w:rFonts w:ascii="Times New Roman" w:hAnsi="Times New Roman" w:cs="Times New Roman"/>
            <w:sz w:val="24"/>
            <w:szCs w:val="24"/>
          </w:rPr>
          <w:t xml:space="preserve"> (registered under the Incorporated </w:t>
        </w:r>
      </w:ins>
      <w:ins w:id="53" w:author="Cordery, Carolyn" w:date="2019-10-28T17:12:00Z">
        <w:r w:rsidR="009E4F8A">
          <w:rPr>
            <w:rFonts w:ascii="Times New Roman" w:hAnsi="Times New Roman" w:cs="Times New Roman"/>
            <w:sz w:val="24"/>
            <w:szCs w:val="24"/>
          </w:rPr>
          <w:t>Societies’</w:t>
        </w:r>
      </w:ins>
      <w:ins w:id="54" w:author="Cordery, Carolyn" w:date="2019-10-28T17:11:00Z">
        <w:r w:rsidR="009E4F8A">
          <w:rPr>
            <w:rFonts w:ascii="Times New Roman" w:hAnsi="Times New Roman" w:cs="Times New Roman"/>
            <w:sz w:val="24"/>
            <w:szCs w:val="24"/>
          </w:rPr>
          <w:t xml:space="preserve"> Act 1908</w:t>
        </w:r>
      </w:ins>
      <w:ins w:id="55" w:author="Cordery, Carolyn" w:date="2019-10-28T17:15:00Z">
        <w:r w:rsidR="009E4F8A">
          <w:rPr>
            <w:rFonts w:ascii="Times New Roman" w:hAnsi="Times New Roman" w:cs="Times New Roman"/>
            <w:sz w:val="24"/>
            <w:szCs w:val="24"/>
          </w:rPr>
          <w:t xml:space="preserve"> – about 31%</w:t>
        </w:r>
      </w:ins>
      <w:ins w:id="56" w:author="Cordery, Carolyn" w:date="2019-10-28T17:11:00Z">
        <w:r w:rsidR="009E4F8A">
          <w:rPr>
            <w:rFonts w:ascii="Times New Roman" w:hAnsi="Times New Roman" w:cs="Times New Roman"/>
            <w:sz w:val="24"/>
            <w:szCs w:val="24"/>
          </w:rPr>
          <w:t>)</w:t>
        </w:r>
      </w:ins>
      <w:ins w:id="57" w:author="Cordery, Carolyn" w:date="2019-10-28T17:10:00Z">
        <w:r w:rsidR="00A85E55" w:rsidRPr="00A85E55">
          <w:rPr>
            <w:rFonts w:ascii="Times New Roman" w:hAnsi="Times New Roman" w:cs="Times New Roman"/>
            <w:sz w:val="24"/>
            <w:szCs w:val="24"/>
          </w:rPr>
          <w:t xml:space="preserve">, </w:t>
        </w:r>
      </w:ins>
      <w:ins w:id="58" w:author="Cordery, Carolyn" w:date="2019-10-28T17:12:00Z">
        <w:r w:rsidR="009E4F8A">
          <w:rPr>
            <w:rFonts w:ascii="Times New Roman" w:hAnsi="Times New Roman" w:cs="Times New Roman"/>
            <w:sz w:val="24"/>
            <w:szCs w:val="24"/>
          </w:rPr>
          <w:t xml:space="preserve">a </w:t>
        </w:r>
      </w:ins>
      <w:ins w:id="59" w:author="Cordery, Carolyn" w:date="2019-10-28T17:10:00Z">
        <w:r w:rsidR="00A85E55" w:rsidRPr="00A85E55">
          <w:rPr>
            <w:rFonts w:ascii="Times New Roman" w:hAnsi="Times New Roman" w:cs="Times New Roman"/>
            <w:sz w:val="24"/>
            <w:szCs w:val="24"/>
          </w:rPr>
          <w:t xml:space="preserve">Limited Liability Company </w:t>
        </w:r>
      </w:ins>
      <w:ins w:id="60" w:author="Cordery, Carolyn" w:date="2019-10-28T17:12:00Z">
        <w:r w:rsidR="009E4F8A">
          <w:rPr>
            <w:rFonts w:ascii="Times New Roman" w:hAnsi="Times New Roman" w:cs="Times New Roman"/>
            <w:sz w:val="24"/>
            <w:szCs w:val="24"/>
          </w:rPr>
          <w:t>(registered under the Companies Act 2013 or its precursors</w:t>
        </w:r>
      </w:ins>
      <w:ins w:id="61" w:author="Cordery, Carolyn" w:date="2019-10-28T17:15:00Z">
        <w:r w:rsidR="009E4F8A">
          <w:rPr>
            <w:rFonts w:ascii="Times New Roman" w:hAnsi="Times New Roman" w:cs="Times New Roman"/>
            <w:sz w:val="24"/>
            <w:szCs w:val="24"/>
          </w:rPr>
          <w:t xml:space="preserve"> about 1%</w:t>
        </w:r>
      </w:ins>
      <w:ins w:id="62" w:author="Cordery, Carolyn" w:date="2019-10-28T17:12:00Z">
        <w:r w:rsidR="009E4F8A">
          <w:rPr>
            <w:rFonts w:ascii="Times New Roman" w:hAnsi="Times New Roman" w:cs="Times New Roman"/>
            <w:sz w:val="24"/>
            <w:szCs w:val="24"/>
          </w:rPr>
          <w:t xml:space="preserve">), </w:t>
        </w:r>
      </w:ins>
      <w:ins w:id="63" w:author="Cordery, Carolyn" w:date="2019-10-28T17:10:00Z">
        <w:r w:rsidR="00A85E55" w:rsidRPr="00A85E55">
          <w:rPr>
            <w:rFonts w:ascii="Times New Roman" w:hAnsi="Times New Roman" w:cs="Times New Roman"/>
            <w:sz w:val="24"/>
            <w:szCs w:val="24"/>
          </w:rPr>
          <w:t>or by a specific Act of Parliament</w:t>
        </w:r>
      </w:ins>
      <w:ins w:id="64" w:author="Cordery, Carolyn" w:date="2019-10-28T17:16:00Z">
        <w:r w:rsidR="009E4F8A">
          <w:rPr>
            <w:rFonts w:ascii="Times New Roman" w:hAnsi="Times New Roman" w:cs="Times New Roman"/>
            <w:sz w:val="24"/>
            <w:szCs w:val="24"/>
          </w:rPr>
          <w:t xml:space="preserve"> (about ? %)</w:t>
        </w:r>
      </w:ins>
      <w:ins w:id="65" w:author="Cordery, Carolyn" w:date="2019-10-28T17:10:00Z">
        <w:r w:rsidR="00A85E55" w:rsidRPr="00A85E55">
          <w:rPr>
            <w:rFonts w:ascii="Times New Roman" w:hAnsi="Times New Roman" w:cs="Times New Roman"/>
            <w:sz w:val="24"/>
            <w:szCs w:val="24"/>
          </w:rPr>
          <w:t xml:space="preserve">. </w:t>
        </w:r>
      </w:ins>
      <w:ins w:id="66" w:author="Cordery, Carolyn" w:date="2019-10-28T17:20:00Z">
        <w:r w:rsidR="00E5560D">
          <w:rPr>
            <w:rFonts w:ascii="Times New Roman" w:hAnsi="Times New Roman" w:cs="Times New Roman"/>
            <w:sz w:val="24"/>
            <w:szCs w:val="24"/>
          </w:rPr>
          <w:t xml:space="preserve">[Diarmuid are you able to provide up to date percentages or do you want me to use those I have from about three years ago?] </w:t>
        </w:r>
      </w:ins>
      <w:ins w:id="67" w:author="Cordery, Carolyn" w:date="2019-10-28T17:16:00Z">
        <w:r w:rsidR="009E4F8A">
          <w:rPr>
            <w:rFonts w:ascii="Times New Roman" w:hAnsi="Times New Roman" w:cs="Times New Roman"/>
            <w:sz w:val="24"/>
            <w:szCs w:val="24"/>
          </w:rPr>
          <w:t>The incorporated bodies enjoy limited liability</w:t>
        </w:r>
      </w:ins>
      <w:ins w:id="68" w:author="Cordery, Carolyn" w:date="2019-10-28T17:19:00Z">
        <w:r w:rsidR="009E4F8A">
          <w:rPr>
            <w:rFonts w:ascii="Times New Roman" w:hAnsi="Times New Roman" w:cs="Times New Roman"/>
            <w:sz w:val="24"/>
            <w:szCs w:val="24"/>
          </w:rPr>
          <w:t>, with</w:t>
        </w:r>
      </w:ins>
      <w:ins w:id="69" w:author="Cordery, Carolyn" w:date="2019-10-28T17:16:00Z">
        <w:r w:rsidR="009E4F8A">
          <w:rPr>
            <w:rFonts w:ascii="Times New Roman" w:hAnsi="Times New Roman" w:cs="Times New Roman"/>
            <w:sz w:val="24"/>
            <w:szCs w:val="24"/>
          </w:rPr>
          <w:t xml:space="preserve"> </w:t>
        </w:r>
      </w:ins>
      <w:ins w:id="70" w:author="Cordery, Carolyn" w:date="2019-10-28T17:18:00Z">
        <w:r w:rsidR="009E4F8A" w:rsidRPr="009E4F8A">
          <w:rPr>
            <w:rFonts w:ascii="Times New Roman" w:hAnsi="Times New Roman" w:cs="Times New Roman"/>
            <w:sz w:val="24"/>
            <w:szCs w:val="24"/>
          </w:rPr>
          <w:t xml:space="preserve">incorporated societies </w:t>
        </w:r>
      </w:ins>
      <w:ins w:id="71" w:author="Cordery, Carolyn" w:date="2019-10-28T17:19:00Z">
        <w:r w:rsidR="009E4F8A">
          <w:rPr>
            <w:rFonts w:ascii="Times New Roman" w:hAnsi="Times New Roman" w:cs="Times New Roman"/>
            <w:sz w:val="24"/>
            <w:szCs w:val="24"/>
          </w:rPr>
          <w:t xml:space="preserve">being required to have minimum </w:t>
        </w:r>
      </w:ins>
      <w:ins w:id="72" w:author="Cordery, Carolyn" w:date="2019-10-28T17:18:00Z">
        <w:r w:rsidR="009E4F8A" w:rsidRPr="009E4F8A">
          <w:rPr>
            <w:rFonts w:ascii="Times New Roman" w:hAnsi="Times New Roman" w:cs="Times New Roman"/>
            <w:sz w:val="24"/>
            <w:szCs w:val="24"/>
          </w:rPr>
          <w:t xml:space="preserve">membership </w:t>
        </w:r>
      </w:ins>
      <w:ins w:id="73" w:author="Cordery, Carolyn" w:date="2019-10-28T17:19:00Z">
        <w:r w:rsidR="009E4F8A">
          <w:rPr>
            <w:rFonts w:ascii="Times New Roman" w:hAnsi="Times New Roman" w:cs="Times New Roman"/>
            <w:sz w:val="24"/>
            <w:szCs w:val="24"/>
          </w:rPr>
          <w:t xml:space="preserve">before incorporation, while trustees </w:t>
        </w:r>
      </w:ins>
      <w:ins w:id="74" w:author="Cordery, Carolyn" w:date="2019-10-28T17:20:00Z">
        <w:r w:rsidR="009E4F8A">
          <w:rPr>
            <w:rFonts w:ascii="Times New Roman" w:hAnsi="Times New Roman" w:cs="Times New Roman"/>
            <w:sz w:val="24"/>
            <w:szCs w:val="24"/>
          </w:rPr>
          <w:t xml:space="preserve">of unincorporated trusts </w:t>
        </w:r>
      </w:ins>
      <w:ins w:id="75" w:author="Cordery, Carolyn" w:date="2019-10-28T17:19:00Z">
        <w:r w:rsidR="009E4F8A">
          <w:rPr>
            <w:rFonts w:ascii="Times New Roman" w:hAnsi="Times New Roman" w:cs="Times New Roman"/>
            <w:sz w:val="24"/>
            <w:szCs w:val="24"/>
          </w:rPr>
          <w:t>are personally liab</w:t>
        </w:r>
      </w:ins>
      <w:ins w:id="76" w:author="Cordery, Carolyn" w:date="2019-10-28T17:20:00Z">
        <w:r w:rsidR="009E4F8A">
          <w:rPr>
            <w:rFonts w:ascii="Times New Roman" w:hAnsi="Times New Roman" w:cs="Times New Roman"/>
            <w:sz w:val="24"/>
            <w:szCs w:val="24"/>
          </w:rPr>
          <w:t>le for any debts or contracts that such bodies could enter into (Crawford et al., 2014).</w:t>
        </w:r>
      </w:ins>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46C6B79C"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e draw on two core theories – population ecology and resource dependence – as well as prior empirical work to develop our theoretical framework. [MATERIAL ON WHY THESE TWO THEORIES AND NOT OTHERS] </w:t>
      </w:r>
      <w:r w:rsidR="00950756">
        <w:rPr>
          <w:rFonts w:ascii="Times New Roman" w:hAnsi="Times New Roman" w:cs="Times New Roman"/>
          <w:sz w:val="24"/>
          <w:szCs w:val="24"/>
        </w:rPr>
        <w:t>We use this framework to operationalise eleven explanatory variables – see t</w:t>
      </w:r>
      <w:r>
        <w:rPr>
          <w:rFonts w:ascii="Times New Roman" w:hAnsi="Times New Roman" w:cs="Times New Roman"/>
          <w:sz w:val="24"/>
          <w:szCs w:val="24"/>
        </w:rPr>
        <w:t xml:space="preserve">able # </w:t>
      </w:r>
      <w:r w:rsidR="00950756">
        <w:rPr>
          <w:rFonts w:ascii="Times New Roman" w:hAnsi="Times New Roman" w:cs="Times New Roman"/>
          <w:sz w:val="24"/>
          <w:szCs w:val="24"/>
        </w:rPr>
        <w:t>for how these</w:t>
      </w:r>
      <w:r>
        <w:rPr>
          <w:rFonts w:ascii="Times New Roman" w:hAnsi="Times New Roman" w:cs="Times New Roman"/>
          <w:sz w:val="24"/>
          <w:szCs w:val="24"/>
        </w:rPr>
        <w:t xml:space="preserve"> </w:t>
      </w:r>
      <w:r w:rsidR="00950756">
        <w:rPr>
          <w:rFonts w:ascii="Times New Roman" w:hAnsi="Times New Roman" w:cs="Times New Roman"/>
          <w:sz w:val="24"/>
          <w:szCs w:val="24"/>
        </w:rPr>
        <w:t>variables map to the</w:t>
      </w:r>
      <w:r>
        <w:rPr>
          <w:rFonts w:ascii="Times New Roman" w:hAnsi="Times New Roman" w:cs="Times New Roman"/>
          <w:sz w:val="24"/>
          <w:szCs w:val="24"/>
        </w:rPr>
        <w:t xml:space="preserve"> </w:t>
      </w:r>
      <w:r w:rsidR="00950756">
        <w:rPr>
          <w:rFonts w:ascii="Times New Roman" w:hAnsi="Times New Roman" w:cs="Times New Roman"/>
          <w:sz w:val="24"/>
          <w:szCs w:val="24"/>
        </w:rPr>
        <w:t>theoretical</w:t>
      </w:r>
      <w:r>
        <w:rPr>
          <w:rFonts w:ascii="Times New Roman" w:hAnsi="Times New Roman" w:cs="Times New Roman"/>
          <w:sz w:val="24"/>
          <w:szCs w:val="24"/>
        </w:rPr>
        <w:t xml:space="preserve"> framework.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 [MATERIAL ABOUT THESE APPROACHES AND HOW WE REPORT RESULTS]</w:t>
      </w:r>
      <w:r w:rsidR="00DE4362">
        <w:rPr>
          <w:rFonts w:ascii="Times New Roman" w:hAnsi="Times New Roman" w:cs="Times New Roman"/>
          <w:sz w:val="24"/>
          <w:szCs w:val="24"/>
        </w:rPr>
        <w:t>.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DE4362">
        <w:rPr>
          <w:rFonts w:ascii="Times New Roman" w:hAnsi="Times New Roman" w:cs="Times New Roman"/>
          <w:sz w:val="24"/>
          <w:szCs w:val="24"/>
        </w:rPr>
        <w:t xml:space="preserve">main economic sector,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648D59AF"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08DC35D9" w:rsidR="00523A6D" w:rsidRPr="00523A6D" w:rsidRDefault="00523A6D"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030A7078" wp14:editId="1788933B">
            <wp:extent cx="5731510" cy="416877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z_cunum_orgdiss_.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t>Statistical Modelling</w:t>
      </w:r>
    </w:p>
    <w:p w14:paraId="65223298" w14:textId="42349C6D" w:rsidR="00883E38" w:rsidRDefault="00B55D2D"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Before discussing the results of the regression analyses, Table # contains descriptive statistics for the independent variables included in the models. [DESCRIBE SUMMARY STATS] </w:t>
      </w:r>
      <w:r w:rsidRPr="002B6782">
        <w:rPr>
          <w:rFonts w:ascii="Times New Roman" w:hAnsi="Times New Roman" w:cs="Times New Roman"/>
          <w:sz w:val="24"/>
          <w:szCs w:val="24"/>
        </w:rPr>
        <w:t>The presence of multicollinearity among the independent variables in the model was examined by calculating the variance inflation</w:t>
      </w:r>
      <w:r w:rsidR="00997C8B">
        <w:rPr>
          <w:rFonts w:ascii="Times New Roman" w:hAnsi="Times New Roman" w:cs="Times New Roman"/>
          <w:sz w:val="24"/>
          <w:szCs w:val="24"/>
        </w:rPr>
        <w:t xml:space="preserve"> factors (VIF): mean VIF is 1.14</w:t>
      </w:r>
      <w:r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Pr="002B6782">
        <w:rPr>
          <w:rFonts w:ascii="Times New Roman" w:hAnsi="Times New Roman" w:cs="Times New Roman"/>
          <w:sz w:val="24"/>
          <w:szCs w:val="24"/>
        </w:rPr>
        <w:t xml:space="preserve">, below the threshold at which Allison (1999) suggests multicollinearity is problematic. </w:t>
      </w:r>
      <w:r>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Pr>
          <w:rFonts w:ascii="Times New Roman" w:hAnsi="Times New Roman" w:cs="Times New Roman"/>
          <w:sz w:val="24"/>
          <w:szCs w:val="24"/>
        </w:rPr>
        <w:t>2016).</w:t>
      </w:r>
    </w:p>
    <w:p w14:paraId="0AED8C0D" w14:textId="6904D4C9" w:rsidR="00EE0A76" w:rsidRDefault="00C53521" w:rsidP="00C53521">
      <w:pPr>
        <w:spacing w:line="480" w:lineRule="auto"/>
        <w:rPr>
          <w:rFonts w:ascii="Times New Roman" w:hAnsi="Times New Roman" w:cs="Times New Roman"/>
          <w:b/>
          <w:sz w:val="24"/>
          <w:szCs w:val="24"/>
        </w:rPr>
      </w:pPr>
      <w:r>
        <w:rPr>
          <w:rFonts w:ascii="Times New Roman" w:hAnsi="Times New Roman" w:cs="Times New Roman"/>
          <w:sz w:val="24"/>
          <w:szCs w:val="24"/>
        </w:rPr>
        <w:t xml:space="preserve">Table # below reports the results of the logistic regression on whether a charity is dissolved or not. </w:t>
      </w:r>
      <w:r w:rsidR="00C02F32">
        <w:rPr>
          <w:rFonts w:ascii="Times New Roman" w:hAnsi="Times New Roman" w:cs="Times New Roman"/>
          <w:sz w:val="24"/>
          <w:szCs w:val="24"/>
        </w:rPr>
        <w:t>W</w:t>
      </w:r>
      <w:r>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083596F9" w:rsidR="00EE0A76" w:rsidRPr="00EE0A76" w:rsidRDefault="00EE0A76" w:rsidP="00EE0A76">
      <w:pPr>
        <w:spacing w:line="480" w:lineRule="auto"/>
        <w:rPr>
          <w:rFonts w:ascii="Times New Roman" w:hAnsi="Times New Roman" w:cs="Times New Roman"/>
          <w:sz w:val="24"/>
          <w:szCs w:val="24"/>
        </w:rPr>
      </w:pPr>
      <w:r w:rsidRPr="00EE0A76">
        <w:rPr>
          <w:rFonts w:ascii="Times New Roman" w:hAnsi="Times New Roman" w:cs="Times New Roman"/>
          <w:b/>
          <w:sz w:val="24"/>
          <w:szCs w:val="24"/>
        </w:rPr>
        <w:t>Table #.</w:t>
      </w:r>
      <w:r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42EB13C7" w14:textId="77777777" w:rsidTr="00A85E55">
        <w:trPr>
          <w:trHeight w:val="227"/>
        </w:trPr>
        <w:tc>
          <w:tcPr>
            <w:tcW w:w="1492" w:type="pct"/>
            <w:tcBorders>
              <w:top w:val="nil"/>
              <w:left w:val="nil"/>
              <w:bottom w:val="nil"/>
              <w:right w:val="nil"/>
            </w:tcBorders>
          </w:tcPr>
          <w:p w14:paraId="65C44FC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3735B573"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227ED80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732DA9C"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74F990D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536D08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55B12823" w14:textId="77777777" w:rsidTr="00A85E55">
        <w:trPr>
          <w:trHeight w:val="227"/>
        </w:trPr>
        <w:tc>
          <w:tcPr>
            <w:tcW w:w="1492" w:type="pct"/>
            <w:tcBorders>
              <w:top w:val="nil"/>
              <w:left w:val="nil"/>
              <w:bottom w:val="nil"/>
              <w:right w:val="nil"/>
            </w:tcBorders>
          </w:tcPr>
          <w:p w14:paraId="4F62845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17D0A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0508B01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3958F35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247B5FC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2C15A6E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5CE00C39" w14:textId="77777777" w:rsidTr="00A85E55">
        <w:trPr>
          <w:trHeight w:val="227"/>
        </w:trPr>
        <w:tc>
          <w:tcPr>
            <w:tcW w:w="1492" w:type="pct"/>
            <w:tcBorders>
              <w:top w:val="nil"/>
              <w:left w:val="nil"/>
              <w:bottom w:val="nil"/>
              <w:right w:val="nil"/>
            </w:tcBorders>
          </w:tcPr>
          <w:p w14:paraId="085DAB5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0C8326A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1E6E02A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7D676B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396A9C4"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45FB831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8</w:t>
            </w:r>
          </w:p>
        </w:tc>
      </w:tr>
      <w:tr w:rsidR="00EE0A76" w:rsidRPr="004E5BE2" w14:paraId="34650438" w14:textId="77777777" w:rsidTr="00A85E55">
        <w:trPr>
          <w:trHeight w:val="227"/>
        </w:trPr>
        <w:tc>
          <w:tcPr>
            <w:tcW w:w="1492" w:type="pct"/>
            <w:tcBorders>
              <w:top w:val="nil"/>
              <w:left w:val="nil"/>
              <w:bottom w:val="nil"/>
              <w:right w:val="nil"/>
            </w:tcBorders>
          </w:tcPr>
          <w:p w14:paraId="1A41D9E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B5020D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C07E5D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560942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3C5A0FA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6617A6C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0</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E0A76" w:rsidRPr="004E5BE2" w14:paraId="5D5A0431" w14:textId="77777777" w:rsidTr="00A85E55">
        <w:trPr>
          <w:trHeight w:val="227"/>
        </w:trPr>
        <w:tc>
          <w:tcPr>
            <w:tcW w:w="1492" w:type="pct"/>
            <w:tcBorders>
              <w:top w:val="nil"/>
              <w:left w:val="nil"/>
              <w:bottom w:val="nil"/>
              <w:right w:val="nil"/>
            </w:tcBorders>
          </w:tcPr>
          <w:p w14:paraId="16C1735B" w14:textId="77777777" w:rsidR="00EE0A76" w:rsidRPr="004E5BE2" w:rsidRDefault="00EE0A76" w:rsidP="00A85E55">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t>n</w:t>
            </w:r>
          </w:p>
        </w:tc>
        <w:tc>
          <w:tcPr>
            <w:tcW w:w="1256" w:type="pct"/>
            <w:tcBorders>
              <w:top w:val="nil"/>
              <w:left w:val="nil"/>
              <w:bottom w:val="nil"/>
              <w:right w:val="nil"/>
            </w:tcBorders>
          </w:tcPr>
          <w:p w14:paraId="16731898"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30,656</w:t>
            </w:r>
          </w:p>
        </w:tc>
        <w:tc>
          <w:tcPr>
            <w:tcW w:w="549" w:type="pct"/>
            <w:tcBorders>
              <w:top w:val="nil"/>
              <w:left w:val="nil"/>
              <w:bottom w:val="nil"/>
              <w:right w:val="nil"/>
            </w:tcBorders>
          </w:tcPr>
          <w:p w14:paraId="3B1495A8"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McKelvey and Zavoina’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Cragg and Uhler’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bl>
    <w:p w14:paraId="1D6B3EA8" w14:textId="5DA94809" w:rsidR="00EE0A76" w:rsidRDefault="00EE0A76" w:rsidP="00EE0A76">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7761D0B8" w14:textId="351F3775" w:rsidR="00523A6D" w:rsidRDefault="00523A6D" w:rsidP="0059716A">
      <w:pPr>
        <w:spacing w:line="480" w:lineRule="auto"/>
        <w:rPr>
          <w:rFonts w:ascii="Times New Roman" w:hAnsi="Times New Roman" w:cs="Times New Roman"/>
          <w:sz w:val="24"/>
          <w:szCs w:val="24"/>
        </w:rPr>
      </w:pPr>
    </w:p>
    <w:p w14:paraId="099F5DA5" w14:textId="68B02503"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0EE4009" w14:textId="77777777" w:rsidR="00E904EC" w:rsidRPr="004E5BE2" w:rsidRDefault="00E904EC" w:rsidP="00E904EC">
      <w:pPr>
        <w:spacing w:line="480" w:lineRule="auto"/>
        <w:rPr>
          <w:rFonts w:ascii="Times New Roman" w:hAnsi="Times New Roman" w:cs="Times New Roman"/>
        </w:rPr>
      </w:pPr>
      <w:r w:rsidRPr="004E5BE2">
        <w:rPr>
          <w:rFonts w:ascii="Times New Roman" w:hAnsi="Times New Roman" w:cs="Times New Roman"/>
          <w:b/>
        </w:rPr>
        <w:t>Table #.</w:t>
      </w:r>
      <w:r w:rsidRPr="004E5BE2">
        <w:rPr>
          <w:rFonts w:ascii="Times New Roman" w:hAnsi="Times New Roman" w:cs="Times New Roman"/>
        </w:rPr>
        <w:t xml:space="preserve"> Results of </w:t>
      </w:r>
      <w:r>
        <w:rPr>
          <w:rFonts w:ascii="Times New Roman" w:hAnsi="Times New Roman" w:cs="Times New Roman"/>
        </w:rPr>
        <w:t>Multinomial</w:t>
      </w:r>
      <w:r w:rsidRPr="004E5BE2">
        <w:rPr>
          <w:rFonts w:ascii="Times New Roman" w:hAnsi="Times New Roman" w:cs="Times New Roman"/>
        </w:rPr>
        <w:t xml:space="preserve"> Regression on Outcome of D</w:t>
      </w:r>
      <w:r>
        <w:rPr>
          <w:rFonts w:ascii="Times New Roman" w:hAnsi="Times New Roman" w:cs="Times New Roman"/>
        </w:rPr>
        <w:t>issolution Type</w:t>
      </w:r>
    </w:p>
    <w:tbl>
      <w:tblPr>
        <w:tblW w:w="5000" w:type="pct"/>
        <w:tblCellMar>
          <w:left w:w="75" w:type="dxa"/>
          <w:right w:w="75" w:type="dxa"/>
        </w:tblCellMar>
        <w:tblLook w:val="0000" w:firstRow="0" w:lastRow="0" w:firstColumn="0" w:lastColumn="0" w:noHBand="0" w:noVBand="0"/>
      </w:tblPr>
      <w:tblGrid>
        <w:gridCol w:w="1913"/>
        <w:gridCol w:w="1549"/>
        <w:gridCol w:w="904"/>
        <w:gridCol w:w="906"/>
        <w:gridCol w:w="173"/>
        <w:gridCol w:w="865"/>
        <w:gridCol w:w="797"/>
        <w:gridCol w:w="156"/>
        <w:gridCol w:w="905"/>
        <w:gridCol w:w="858"/>
      </w:tblGrid>
      <w:tr w:rsidR="00E904EC" w:rsidRPr="00420412" w14:paraId="4262B02F" w14:textId="77777777" w:rsidTr="00A85E55">
        <w:trPr>
          <w:trHeight w:val="227"/>
        </w:trPr>
        <w:tc>
          <w:tcPr>
            <w:tcW w:w="1066"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15"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102"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04"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61"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88"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A85E55">
        <w:trPr>
          <w:trHeight w:val="227"/>
        </w:trPr>
        <w:tc>
          <w:tcPr>
            <w:tcW w:w="1066"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8"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102"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7"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61"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81"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A85E55">
        <w:trPr>
          <w:trHeight w:val="227"/>
        </w:trPr>
        <w:tc>
          <w:tcPr>
            <w:tcW w:w="1066"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64"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A85E55">
        <w:trPr>
          <w:trHeight w:val="227"/>
        </w:trPr>
        <w:tc>
          <w:tcPr>
            <w:tcW w:w="1066"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64"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8"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7"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81"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A85E55">
        <w:trPr>
          <w:trHeight w:val="227"/>
        </w:trPr>
        <w:tc>
          <w:tcPr>
            <w:tcW w:w="1066"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64"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8"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7"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81"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A85E55">
        <w:trPr>
          <w:trHeight w:val="227"/>
        </w:trPr>
        <w:tc>
          <w:tcPr>
            <w:tcW w:w="1066"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64"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A85E55">
        <w:trPr>
          <w:trHeight w:val="227"/>
        </w:trPr>
        <w:tc>
          <w:tcPr>
            <w:tcW w:w="1066"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7"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A85E55">
        <w:trPr>
          <w:trHeight w:val="227"/>
        </w:trPr>
        <w:tc>
          <w:tcPr>
            <w:tcW w:w="1066"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7"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8"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7"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81"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A85E55">
        <w:trPr>
          <w:trHeight w:val="227"/>
        </w:trPr>
        <w:tc>
          <w:tcPr>
            <w:tcW w:w="1066"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7"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8"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7"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81"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A85E55">
        <w:trPr>
          <w:trHeight w:val="227"/>
        </w:trPr>
        <w:tc>
          <w:tcPr>
            <w:tcW w:w="1066"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64"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8"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81"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A85E55">
        <w:trPr>
          <w:trHeight w:val="227"/>
        </w:trPr>
        <w:tc>
          <w:tcPr>
            <w:tcW w:w="1066"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CYP</w:t>
            </w:r>
          </w:p>
        </w:tc>
        <w:tc>
          <w:tcPr>
            <w:tcW w:w="864"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8"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7"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81"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162ACE00" w14:textId="77777777" w:rsidTr="00A85E55">
        <w:trPr>
          <w:trHeight w:val="227"/>
        </w:trPr>
        <w:tc>
          <w:tcPr>
            <w:tcW w:w="1066" w:type="pct"/>
            <w:tcBorders>
              <w:top w:val="nil"/>
              <w:left w:val="nil"/>
              <w:bottom w:val="nil"/>
              <w:right w:val="nil"/>
            </w:tcBorders>
          </w:tcPr>
          <w:p w14:paraId="4406EB06"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64" w:type="pct"/>
            <w:tcBorders>
              <w:top w:val="nil"/>
              <w:left w:val="nil"/>
              <w:bottom w:val="nil"/>
              <w:right w:val="nil"/>
            </w:tcBorders>
          </w:tcPr>
          <w:p w14:paraId="587318F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290FEF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F9217A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2A25E4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6A077FE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CC22D3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004D533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17E8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5EF5C8F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7F613F64" w14:textId="77777777" w:rsidTr="00A85E55">
        <w:trPr>
          <w:trHeight w:val="227"/>
        </w:trPr>
        <w:tc>
          <w:tcPr>
            <w:tcW w:w="1066" w:type="pct"/>
            <w:tcBorders>
              <w:top w:val="nil"/>
              <w:left w:val="nil"/>
              <w:bottom w:val="nil"/>
              <w:right w:val="nil"/>
            </w:tcBorders>
          </w:tcPr>
          <w:p w14:paraId="032D809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3A9CE63"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7" w:type="pct"/>
            <w:tcBorders>
              <w:top w:val="nil"/>
              <w:left w:val="nil"/>
              <w:bottom w:val="nil"/>
              <w:right w:val="nil"/>
            </w:tcBorders>
          </w:tcPr>
          <w:p w14:paraId="245F56A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788D09D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55BFA0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85444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1A9A242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266AA2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F80F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3E69E4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0994D75C" w14:textId="77777777" w:rsidTr="00A85E55">
        <w:trPr>
          <w:trHeight w:val="227"/>
        </w:trPr>
        <w:tc>
          <w:tcPr>
            <w:tcW w:w="1066" w:type="pct"/>
            <w:tcBorders>
              <w:top w:val="nil"/>
              <w:left w:val="nil"/>
              <w:bottom w:val="nil"/>
              <w:right w:val="nil"/>
            </w:tcBorders>
          </w:tcPr>
          <w:p w14:paraId="50C9E021"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6BA8351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7" w:type="pct"/>
            <w:tcBorders>
              <w:top w:val="nil"/>
              <w:left w:val="nil"/>
              <w:bottom w:val="nil"/>
              <w:right w:val="nil"/>
            </w:tcBorders>
          </w:tcPr>
          <w:p w14:paraId="2F0AA5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681C4E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7B6C4F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0537885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47" w:type="pct"/>
            <w:tcBorders>
              <w:top w:val="nil"/>
              <w:left w:val="nil"/>
              <w:bottom w:val="nil"/>
              <w:right w:val="nil"/>
            </w:tcBorders>
          </w:tcPr>
          <w:p w14:paraId="3E75412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c>
          <w:tcPr>
            <w:tcW w:w="61" w:type="pct"/>
            <w:tcBorders>
              <w:top w:val="nil"/>
              <w:left w:val="nil"/>
              <w:bottom w:val="nil"/>
              <w:right w:val="nil"/>
            </w:tcBorders>
          </w:tcPr>
          <w:p w14:paraId="335131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CECE3F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81" w:type="pct"/>
            <w:tcBorders>
              <w:top w:val="nil"/>
              <w:left w:val="nil"/>
              <w:bottom w:val="nil"/>
              <w:right w:val="nil"/>
            </w:tcBorders>
          </w:tcPr>
          <w:p w14:paraId="36F254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019B70D4" w14:textId="77777777" w:rsidTr="00A85E55">
        <w:trPr>
          <w:trHeight w:val="227"/>
        </w:trPr>
        <w:tc>
          <w:tcPr>
            <w:tcW w:w="1066" w:type="pct"/>
            <w:tcBorders>
              <w:top w:val="nil"/>
              <w:left w:val="nil"/>
              <w:bottom w:val="nil"/>
              <w:right w:val="nil"/>
            </w:tcBorders>
          </w:tcPr>
          <w:p w14:paraId="2E16AC0E"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6D36170"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7" w:type="pct"/>
            <w:tcBorders>
              <w:top w:val="nil"/>
              <w:left w:val="nil"/>
              <w:bottom w:val="nil"/>
              <w:right w:val="nil"/>
            </w:tcBorders>
          </w:tcPr>
          <w:p w14:paraId="664DE30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508" w:type="pct"/>
            <w:tcBorders>
              <w:top w:val="nil"/>
              <w:left w:val="nil"/>
              <w:bottom w:val="nil"/>
              <w:right w:val="nil"/>
            </w:tcBorders>
          </w:tcPr>
          <w:p w14:paraId="550C29A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102" w:type="pct"/>
            <w:tcBorders>
              <w:top w:val="nil"/>
              <w:left w:val="nil"/>
              <w:bottom w:val="nil"/>
              <w:right w:val="nil"/>
            </w:tcBorders>
          </w:tcPr>
          <w:p w14:paraId="4EA629B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79BCAC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8*</w:t>
            </w:r>
          </w:p>
        </w:tc>
        <w:tc>
          <w:tcPr>
            <w:tcW w:w="447" w:type="pct"/>
            <w:tcBorders>
              <w:top w:val="nil"/>
              <w:left w:val="nil"/>
              <w:bottom w:val="nil"/>
              <w:right w:val="nil"/>
            </w:tcBorders>
          </w:tcPr>
          <w:p w14:paraId="0EBEA74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5</w:t>
            </w:r>
          </w:p>
        </w:tc>
        <w:tc>
          <w:tcPr>
            <w:tcW w:w="61" w:type="pct"/>
            <w:tcBorders>
              <w:top w:val="nil"/>
              <w:left w:val="nil"/>
              <w:bottom w:val="nil"/>
              <w:right w:val="nil"/>
            </w:tcBorders>
          </w:tcPr>
          <w:p w14:paraId="432351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CFDD3B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3</w:t>
            </w:r>
          </w:p>
        </w:tc>
        <w:tc>
          <w:tcPr>
            <w:tcW w:w="481" w:type="pct"/>
            <w:tcBorders>
              <w:top w:val="nil"/>
              <w:left w:val="nil"/>
              <w:bottom w:val="nil"/>
              <w:right w:val="nil"/>
            </w:tcBorders>
          </w:tcPr>
          <w:p w14:paraId="70AEEBD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r>
      <w:tr w:rsidR="00E904EC" w:rsidRPr="00420412" w14:paraId="2BFD87E1" w14:textId="77777777" w:rsidTr="00A85E55">
        <w:trPr>
          <w:trHeight w:val="227"/>
        </w:trPr>
        <w:tc>
          <w:tcPr>
            <w:tcW w:w="1066"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64"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A85E55">
        <w:trPr>
          <w:trHeight w:val="227"/>
        </w:trPr>
        <w:tc>
          <w:tcPr>
            <w:tcW w:w="1066"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64"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7"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81"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A85E55">
        <w:trPr>
          <w:trHeight w:val="227"/>
        </w:trPr>
        <w:tc>
          <w:tcPr>
            <w:tcW w:w="1066"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64"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8"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102"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61"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81"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A85E55">
        <w:trPr>
          <w:trHeight w:val="227"/>
        </w:trPr>
        <w:tc>
          <w:tcPr>
            <w:tcW w:w="1066"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64"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A85E55">
        <w:trPr>
          <w:trHeight w:val="227"/>
        </w:trPr>
        <w:tc>
          <w:tcPr>
            <w:tcW w:w="1066"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64"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8"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A85E55">
        <w:trPr>
          <w:trHeight w:val="227"/>
        </w:trPr>
        <w:tc>
          <w:tcPr>
            <w:tcW w:w="1066"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64"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8"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A85E55">
        <w:trPr>
          <w:trHeight w:val="227"/>
        </w:trPr>
        <w:tc>
          <w:tcPr>
            <w:tcW w:w="1066"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64"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8"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7"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61"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81"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4E078EF6" w14:textId="77777777" w:rsidTr="00A85E55">
        <w:trPr>
          <w:trHeight w:val="227"/>
        </w:trPr>
        <w:tc>
          <w:tcPr>
            <w:tcW w:w="1066" w:type="pct"/>
            <w:tcBorders>
              <w:top w:val="nil"/>
              <w:left w:val="nil"/>
              <w:bottom w:val="nil"/>
              <w:right w:val="nil"/>
            </w:tcBorders>
          </w:tcPr>
          <w:p w14:paraId="4D9FBEF7" w14:textId="77777777" w:rsidR="00E904EC" w:rsidRPr="00420412" w:rsidRDefault="00E904EC" w:rsidP="00A85E55">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64" w:type="pct"/>
            <w:tcBorders>
              <w:top w:val="nil"/>
              <w:left w:val="nil"/>
              <w:bottom w:val="nil"/>
              <w:right w:val="nil"/>
            </w:tcBorders>
          </w:tcPr>
          <w:p w14:paraId="046DE8B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8680C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30,355</w:t>
            </w:r>
          </w:p>
        </w:tc>
      </w:tr>
      <w:tr w:rsidR="00E904EC" w:rsidRPr="00420412" w14:paraId="22E6AC2A" w14:textId="77777777" w:rsidTr="00A85E55">
        <w:tblPrEx>
          <w:tblBorders>
            <w:bottom w:val="single" w:sz="6" w:space="0" w:color="auto"/>
          </w:tblBorders>
        </w:tblPrEx>
        <w:trPr>
          <w:trHeight w:val="227"/>
        </w:trPr>
        <w:tc>
          <w:tcPr>
            <w:tcW w:w="1066" w:type="pct"/>
            <w:tcBorders>
              <w:top w:val="nil"/>
              <w:left w:val="nil"/>
              <w:bottom w:val="nil"/>
              <w:right w:val="nil"/>
            </w:tcBorders>
          </w:tcPr>
          <w:p w14:paraId="13045B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2934E35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6D02E3B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E904EC" w:rsidRPr="00420412" w14:paraId="10D8D58D" w14:textId="77777777" w:rsidTr="00A85E55">
        <w:tblPrEx>
          <w:tblBorders>
            <w:bottom w:val="single" w:sz="6" w:space="0" w:color="auto"/>
          </w:tblBorders>
        </w:tblPrEx>
        <w:trPr>
          <w:trHeight w:val="227"/>
        </w:trPr>
        <w:tc>
          <w:tcPr>
            <w:tcW w:w="1066" w:type="pct"/>
            <w:tcBorders>
              <w:top w:val="nil"/>
              <w:left w:val="nil"/>
              <w:bottom w:val="nil"/>
              <w:right w:val="nil"/>
            </w:tcBorders>
          </w:tcPr>
          <w:p w14:paraId="0667823B"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4BFBC309"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1476138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E904EC" w:rsidRPr="00420412" w14:paraId="1B6CCF24" w14:textId="77777777" w:rsidTr="00A85E55">
        <w:tblPrEx>
          <w:tblBorders>
            <w:bottom w:val="single" w:sz="6" w:space="0" w:color="auto"/>
          </w:tblBorders>
        </w:tblPrEx>
        <w:trPr>
          <w:trHeight w:val="227"/>
        </w:trPr>
        <w:tc>
          <w:tcPr>
            <w:tcW w:w="1066" w:type="pct"/>
            <w:tcBorders>
              <w:top w:val="nil"/>
              <w:left w:val="nil"/>
              <w:bottom w:val="nil"/>
              <w:right w:val="nil"/>
            </w:tcBorders>
          </w:tcPr>
          <w:p w14:paraId="6985471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ragg and Uhler’s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3904C7B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6DD40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E904EC" w:rsidRPr="00420412" w14:paraId="28248853" w14:textId="77777777" w:rsidTr="00A85E55">
        <w:tblPrEx>
          <w:tblBorders>
            <w:bottom w:val="single" w:sz="6" w:space="0" w:color="auto"/>
          </w:tblBorders>
        </w:tblPrEx>
        <w:trPr>
          <w:trHeight w:val="227"/>
        </w:trPr>
        <w:tc>
          <w:tcPr>
            <w:tcW w:w="1066" w:type="pct"/>
            <w:tcBorders>
              <w:top w:val="nil"/>
              <w:left w:val="nil"/>
              <w:bottom w:val="single" w:sz="4" w:space="0" w:color="auto"/>
              <w:right w:val="nil"/>
            </w:tcBorders>
          </w:tcPr>
          <w:p w14:paraId="3853587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64" w:type="pct"/>
            <w:tcBorders>
              <w:top w:val="nil"/>
              <w:left w:val="nil"/>
              <w:bottom w:val="single" w:sz="4" w:space="0" w:color="auto"/>
              <w:right w:val="nil"/>
            </w:tcBorders>
          </w:tcPr>
          <w:p w14:paraId="7074C20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single" w:sz="4" w:space="0" w:color="auto"/>
              <w:right w:val="nil"/>
            </w:tcBorders>
          </w:tcPr>
          <w:p w14:paraId="4A43DA8F"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D6A55AF" w14:textId="1C8EB2F8" w:rsidR="00E904EC" w:rsidRPr="0059716A" w:rsidRDefault="00E904EC" w:rsidP="0059716A">
      <w:pPr>
        <w:spacing w:line="480" w:lineRule="auto"/>
        <w:rPr>
          <w:rFonts w:ascii="Times New Roman" w:hAnsi="Times New Roman" w:cs="Times New Roman"/>
          <w:sz w:val="24"/>
          <w:szCs w:val="24"/>
        </w:rPr>
      </w:pPr>
      <w:r w:rsidRPr="004E5BE2">
        <w:rPr>
          <w:rFonts w:ascii="Times New Roman" w:hAnsi="Times New Roman" w:cs="Times New Roman"/>
        </w:rPr>
        <w:t xml:space="preserve">Note: </w:t>
      </w:r>
      <w:r>
        <w:rPr>
          <w:rFonts w:ascii="Times New Roman" w:hAnsi="Times New Roman" w:cs="Times New Roman"/>
        </w:rPr>
        <w:t>[</w:t>
      </w:r>
      <w:r w:rsidRPr="004E5BE2">
        <w:rPr>
          <w:rFonts w:ascii="Times New Roman" w:hAnsi="Times New Roman" w:cs="Times New Roman"/>
        </w:rPr>
        <w:t>Explain each of the variables.</w:t>
      </w:r>
      <w:r>
        <w:rPr>
          <w:rFonts w:ascii="Times New Roman" w:hAnsi="Times New Roman" w:cs="Times New Roman"/>
        </w:rPr>
        <w:t>]</w:t>
      </w:r>
      <w:r w:rsidRPr="004E5BE2">
        <w:rPr>
          <w:rFonts w:ascii="Times New Roman" w:hAnsi="Times New Roman" w:cs="Times New Roman"/>
        </w:rPr>
        <w:t xml:space="preserve"> [Style this on CITM and density papers]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31DBB100" w14:textId="2AF12EB9" w:rsidR="00E00CE6" w:rsidRPr="0059716A" w:rsidRDefault="00E00CE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5. Discussion</w:t>
      </w:r>
    </w:p>
    <w:p w14:paraId="019A400F" w14:textId="7B9FAFB6" w:rsidR="00E00CE6" w:rsidRPr="0059716A" w:rsidRDefault="00E00CE6"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Limitations: unidimensional definition of mission completion.</w:t>
      </w:r>
      <w:r w:rsidR="00C970C0" w:rsidRPr="0059716A">
        <w:rPr>
          <w:rFonts w:ascii="Times New Roman" w:hAnsi="Times New Roman" w:cs="Times New Roman"/>
          <w:sz w:val="24"/>
          <w:szCs w:val="24"/>
        </w:rPr>
        <w:t xml:space="preserve"> Fernandez (2008): “Moreover, the analysis of the dissolution notifications and the in-depth interviews indicated that a small majority of the associations were closed because of one dominating reason.” I.e. plenty closed due to a combination of reasons.</w:t>
      </w:r>
    </w:p>
    <w:p w14:paraId="6BFBCE0D" w14:textId="1CB6F4D8" w:rsidR="00B73859" w:rsidRPr="0059716A" w:rsidRDefault="00E00CE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6</w:t>
      </w:r>
      <w:r w:rsidR="00521EBB" w:rsidRPr="0059716A">
        <w:rPr>
          <w:rFonts w:ascii="Times New Roman" w:hAnsi="Times New Roman" w:cs="Times New Roman"/>
          <w:b/>
          <w:sz w:val="24"/>
          <w:szCs w:val="24"/>
        </w:rPr>
        <w:t xml:space="preserve">. </w:t>
      </w:r>
      <w:r w:rsidR="006604F3" w:rsidRPr="0059716A">
        <w:rPr>
          <w:rFonts w:ascii="Times New Roman" w:hAnsi="Times New Roman" w:cs="Times New Roman"/>
          <w:b/>
          <w:sz w:val="24"/>
          <w:szCs w:val="24"/>
        </w:rPr>
        <w:t>Conclusion</w:t>
      </w:r>
    </w:p>
    <w:p w14:paraId="26E1091E" w14:textId="77A32C40" w:rsidR="00A337E8" w:rsidRPr="0059716A" w:rsidRDefault="006604F3" w:rsidP="0059716A">
      <w:pPr>
        <w:spacing w:line="480" w:lineRule="auto"/>
        <w:rPr>
          <w:rFonts w:ascii="Times New Roman" w:hAnsi="Times New Roman" w:cs="Times New Roman"/>
          <w:sz w:val="24"/>
          <w:szCs w:val="24"/>
        </w:rPr>
        <w:sectPr w:rsidR="00A337E8" w:rsidRPr="0059716A" w:rsidSect="00AC328C">
          <w:footerReference w:type="default" r:id="rId10"/>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This paper summarises emerging work on leveraging large-scale regulatory data to answer important research questions in the field of nonprofit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The impetus behind this research project, outwith the substantive validity of the topic and research questions, is to address some of these barriers by providing reproducible, well-documented syntax files that enable other researchers to generate their own datasets for analysis.</w:t>
      </w:r>
    </w:p>
    <w:p w14:paraId="09A29A6E" w14:textId="77777777"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73B428CC"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Pr="0059716A">
        <w:rPr>
          <w:rStyle w:val="FootnoteReference"/>
          <w:rFonts w:ascii="Times New Roman" w:hAnsi="Times New Roman" w:cs="Times New Roman"/>
          <w:sz w:val="24"/>
          <w:szCs w:val="24"/>
        </w:rPr>
        <w:footnoteReference w:id="1"/>
      </w:r>
      <w:r w:rsidRPr="0059716A">
        <w:rPr>
          <w:rFonts w:ascii="Times New Roman" w:hAnsi="Times New Roman" w:cs="Times New Roman"/>
          <w:sz w:val="24"/>
          <w:szCs w:val="24"/>
        </w:rPr>
        <w:t xml:space="preserve">  The service is intended for use by software developers looking to create applications based on regulatory data; however, we have found the basic and advanced search functions the regulator provides through its website unreliable (e.g. search requests often time-out) and time consuming. The open data service is housed in a Microsoft stack that is accessed via the OData Protocol, and users can write code in multiple languages to interact with the Protocol (e.g. Python, PHP, Java). Charities Services OData end point can be reached at </w:t>
      </w:r>
      <w:hyperlink r:id="rId11"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 Table A3 in the appendices to understand the contents of each dataset.</w:t>
      </w:r>
      <w:r w:rsidRPr="0059716A">
        <w:rPr>
          <w:rStyle w:val="FootnoteReference"/>
          <w:rFonts w:ascii="Times New Roman" w:hAnsi="Times New Roman" w:cs="Times New Roman"/>
          <w:sz w:val="24"/>
          <w:szCs w:val="24"/>
        </w:rPr>
        <w:footnoteReference w:id="2"/>
      </w:r>
      <w:r w:rsidRPr="0059716A">
        <w:rPr>
          <w:rFonts w:ascii="Times New Roman" w:hAnsi="Times New Roman" w:cs="Times New Roman"/>
          <w:sz w:val="24"/>
          <w:szCs w:val="24"/>
        </w:rPr>
        <w:t xml:space="preserve">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nnualReturns</w:t>
            </w:r>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reaOfOperations</w:t>
            </w:r>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reference for codes used to identify the 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AllReturns</w:t>
            </w:r>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LatestReturns</w:t>
            </w:r>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ourceOfFunds</w:t>
            </w:r>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fficerOrganisations</w:t>
            </w:r>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rganisations</w:t>
            </w:r>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field is our own judgement. As a result we are still unsure how 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2"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2E2F626C" w14:textId="77777777"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Final Sample</w:t>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24F74" w14:textId="77777777" w:rsidR="00C306B5" w:rsidRDefault="00C306B5" w:rsidP="00AC328C">
      <w:pPr>
        <w:spacing w:after="0" w:line="240" w:lineRule="auto"/>
      </w:pPr>
      <w:r>
        <w:separator/>
      </w:r>
    </w:p>
  </w:endnote>
  <w:endnote w:type="continuationSeparator" w:id="0">
    <w:p w14:paraId="4FBBA593" w14:textId="77777777" w:rsidR="00C306B5" w:rsidRDefault="00C306B5"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16807683" w:rsidR="00A85E55" w:rsidRPr="00F01EEF" w:rsidRDefault="00A85E55"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EC7E29">
          <w:rPr>
            <w:rFonts w:ascii="Times New Roman" w:hAnsi="Times New Roman" w:cs="Times New Roman"/>
            <w:noProof/>
          </w:rPr>
          <w:t>1</w:t>
        </w:r>
        <w:r w:rsidRPr="00F01EEF">
          <w:rPr>
            <w:rFonts w:ascii="Times New Roman" w:hAnsi="Times New Roman" w:cs="Times New Roman"/>
            <w:noProof/>
          </w:rPr>
          <w:fldChar w:fldCharType="end"/>
        </w:r>
      </w:p>
    </w:sdtContent>
  </w:sdt>
  <w:p w14:paraId="615E7A4B" w14:textId="77777777" w:rsidR="00A85E55" w:rsidRPr="00F01EEF" w:rsidRDefault="00A85E55"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3DA447" w14:textId="77777777" w:rsidR="00C306B5" w:rsidRDefault="00C306B5" w:rsidP="00AC328C">
      <w:pPr>
        <w:spacing w:after="0" w:line="240" w:lineRule="auto"/>
      </w:pPr>
      <w:r>
        <w:separator/>
      </w:r>
    </w:p>
  </w:footnote>
  <w:footnote w:type="continuationSeparator" w:id="0">
    <w:p w14:paraId="76434FC1" w14:textId="77777777" w:rsidR="00C306B5" w:rsidRDefault="00C306B5" w:rsidP="00AC328C">
      <w:pPr>
        <w:spacing w:after="0" w:line="240" w:lineRule="auto"/>
      </w:pPr>
      <w:r>
        <w:continuationSeparator/>
      </w:r>
    </w:p>
  </w:footnote>
  <w:footnote w:id="1">
    <w:p w14:paraId="0D4CC0A1" w14:textId="77777777" w:rsidR="00A85E55" w:rsidRDefault="00A85E55" w:rsidP="003762EB">
      <w:pPr>
        <w:pStyle w:val="FootnoteText"/>
      </w:pPr>
      <w:r>
        <w:rPr>
          <w:rStyle w:val="FootnoteReference"/>
        </w:rPr>
        <w:footnoteRef/>
      </w:r>
      <w:r>
        <w:t xml:space="preserve"> An API is a form of online database that users can query and access data from using http requests.</w:t>
      </w:r>
    </w:p>
  </w:footnote>
  <w:footnote w:id="2">
    <w:p w14:paraId="54868D72" w14:textId="4E95524A" w:rsidR="00A85E55" w:rsidRDefault="00A85E55" w:rsidP="003762EB">
      <w:pPr>
        <w:pStyle w:val="FootnoteText"/>
        <w:spacing w:line="36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rdery, Carolyn">
    <w15:presenceInfo w15:providerId="AD" w15:userId="S-1-5-21-494842029-2985525290-4291120034-1793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120B2"/>
    <w:rsid w:val="00052E06"/>
    <w:rsid w:val="00054991"/>
    <w:rsid w:val="000620CB"/>
    <w:rsid w:val="00075997"/>
    <w:rsid w:val="00083215"/>
    <w:rsid w:val="00090789"/>
    <w:rsid w:val="000B125A"/>
    <w:rsid w:val="000B2856"/>
    <w:rsid w:val="000B5359"/>
    <w:rsid w:val="000C48AA"/>
    <w:rsid w:val="000D2DEC"/>
    <w:rsid w:val="000F2FE2"/>
    <w:rsid w:val="00102B9F"/>
    <w:rsid w:val="00106294"/>
    <w:rsid w:val="001115C8"/>
    <w:rsid w:val="0011795B"/>
    <w:rsid w:val="00122CCD"/>
    <w:rsid w:val="001377BA"/>
    <w:rsid w:val="00156483"/>
    <w:rsid w:val="00166DB8"/>
    <w:rsid w:val="001841EA"/>
    <w:rsid w:val="001851AC"/>
    <w:rsid w:val="001A025C"/>
    <w:rsid w:val="001B16C4"/>
    <w:rsid w:val="001B66AC"/>
    <w:rsid w:val="001D1F1C"/>
    <w:rsid w:val="001F4F03"/>
    <w:rsid w:val="0020391B"/>
    <w:rsid w:val="00213C1B"/>
    <w:rsid w:val="0026237C"/>
    <w:rsid w:val="00286607"/>
    <w:rsid w:val="002867BD"/>
    <w:rsid w:val="002B71B0"/>
    <w:rsid w:val="002C11E1"/>
    <w:rsid w:val="002C34E3"/>
    <w:rsid w:val="002C7C0D"/>
    <w:rsid w:val="002E2D5A"/>
    <w:rsid w:val="002F681E"/>
    <w:rsid w:val="00305380"/>
    <w:rsid w:val="00320249"/>
    <w:rsid w:val="003762EB"/>
    <w:rsid w:val="003874BF"/>
    <w:rsid w:val="00395416"/>
    <w:rsid w:val="003964E5"/>
    <w:rsid w:val="003D2697"/>
    <w:rsid w:val="003E033E"/>
    <w:rsid w:val="003F2B97"/>
    <w:rsid w:val="003F32CA"/>
    <w:rsid w:val="003F7BFA"/>
    <w:rsid w:val="00401A25"/>
    <w:rsid w:val="00411539"/>
    <w:rsid w:val="004227A4"/>
    <w:rsid w:val="00422D35"/>
    <w:rsid w:val="0042686B"/>
    <w:rsid w:val="004602AF"/>
    <w:rsid w:val="004737EF"/>
    <w:rsid w:val="004953A4"/>
    <w:rsid w:val="00496AF1"/>
    <w:rsid w:val="004B13E1"/>
    <w:rsid w:val="004C231A"/>
    <w:rsid w:val="00514F06"/>
    <w:rsid w:val="0052029A"/>
    <w:rsid w:val="00521EBB"/>
    <w:rsid w:val="00523A6D"/>
    <w:rsid w:val="00557F25"/>
    <w:rsid w:val="00567AA9"/>
    <w:rsid w:val="005747DD"/>
    <w:rsid w:val="00575B8F"/>
    <w:rsid w:val="00581068"/>
    <w:rsid w:val="00583AE7"/>
    <w:rsid w:val="0059716A"/>
    <w:rsid w:val="005A3025"/>
    <w:rsid w:val="005A393E"/>
    <w:rsid w:val="005C1770"/>
    <w:rsid w:val="005C5DA0"/>
    <w:rsid w:val="005F36C9"/>
    <w:rsid w:val="00606D5C"/>
    <w:rsid w:val="0064214F"/>
    <w:rsid w:val="006604F3"/>
    <w:rsid w:val="00662E82"/>
    <w:rsid w:val="006644B4"/>
    <w:rsid w:val="006728FA"/>
    <w:rsid w:val="0069231F"/>
    <w:rsid w:val="006A4B28"/>
    <w:rsid w:val="006A6A7F"/>
    <w:rsid w:val="006B0A00"/>
    <w:rsid w:val="006B2E40"/>
    <w:rsid w:val="006C14D8"/>
    <w:rsid w:val="006C2462"/>
    <w:rsid w:val="006C3245"/>
    <w:rsid w:val="006C3666"/>
    <w:rsid w:val="006C4472"/>
    <w:rsid w:val="006D0843"/>
    <w:rsid w:val="00722536"/>
    <w:rsid w:val="007326EF"/>
    <w:rsid w:val="00742403"/>
    <w:rsid w:val="00772FD5"/>
    <w:rsid w:val="00780887"/>
    <w:rsid w:val="007907FD"/>
    <w:rsid w:val="007C609B"/>
    <w:rsid w:val="0082286F"/>
    <w:rsid w:val="00853CEB"/>
    <w:rsid w:val="00853D8A"/>
    <w:rsid w:val="00883E38"/>
    <w:rsid w:val="00886388"/>
    <w:rsid w:val="008876C7"/>
    <w:rsid w:val="008A71C1"/>
    <w:rsid w:val="008A7DAC"/>
    <w:rsid w:val="008B716A"/>
    <w:rsid w:val="008C013B"/>
    <w:rsid w:val="008C49BD"/>
    <w:rsid w:val="008C5B43"/>
    <w:rsid w:val="008D64DD"/>
    <w:rsid w:val="008E3214"/>
    <w:rsid w:val="008F3223"/>
    <w:rsid w:val="008F4B50"/>
    <w:rsid w:val="009265D3"/>
    <w:rsid w:val="00927B89"/>
    <w:rsid w:val="00935CD4"/>
    <w:rsid w:val="0094558C"/>
    <w:rsid w:val="00946572"/>
    <w:rsid w:val="00950756"/>
    <w:rsid w:val="00951769"/>
    <w:rsid w:val="00955C95"/>
    <w:rsid w:val="0096349D"/>
    <w:rsid w:val="00972938"/>
    <w:rsid w:val="0098532B"/>
    <w:rsid w:val="00997C8B"/>
    <w:rsid w:val="009B7082"/>
    <w:rsid w:val="009C1BD1"/>
    <w:rsid w:val="009C70C7"/>
    <w:rsid w:val="009E4F8A"/>
    <w:rsid w:val="00A334E9"/>
    <w:rsid w:val="00A337E8"/>
    <w:rsid w:val="00A348A2"/>
    <w:rsid w:val="00A3659E"/>
    <w:rsid w:val="00A37877"/>
    <w:rsid w:val="00A37E00"/>
    <w:rsid w:val="00A41A94"/>
    <w:rsid w:val="00A77AFE"/>
    <w:rsid w:val="00A81E5B"/>
    <w:rsid w:val="00A85E55"/>
    <w:rsid w:val="00A93D20"/>
    <w:rsid w:val="00AA4066"/>
    <w:rsid w:val="00AA4C66"/>
    <w:rsid w:val="00AA52E1"/>
    <w:rsid w:val="00AA5C5B"/>
    <w:rsid w:val="00AB69E3"/>
    <w:rsid w:val="00AC328C"/>
    <w:rsid w:val="00AD6A25"/>
    <w:rsid w:val="00B06E7A"/>
    <w:rsid w:val="00B072E2"/>
    <w:rsid w:val="00B1019B"/>
    <w:rsid w:val="00B118DC"/>
    <w:rsid w:val="00B11B55"/>
    <w:rsid w:val="00B14163"/>
    <w:rsid w:val="00B23201"/>
    <w:rsid w:val="00B52A7E"/>
    <w:rsid w:val="00B55D2D"/>
    <w:rsid w:val="00B6309C"/>
    <w:rsid w:val="00B632CE"/>
    <w:rsid w:val="00B73000"/>
    <w:rsid w:val="00B73859"/>
    <w:rsid w:val="00B75AE0"/>
    <w:rsid w:val="00B773BE"/>
    <w:rsid w:val="00B866B6"/>
    <w:rsid w:val="00BD14E8"/>
    <w:rsid w:val="00BE6CB6"/>
    <w:rsid w:val="00BF2D8C"/>
    <w:rsid w:val="00C02F32"/>
    <w:rsid w:val="00C07C20"/>
    <w:rsid w:val="00C155E0"/>
    <w:rsid w:val="00C15869"/>
    <w:rsid w:val="00C20141"/>
    <w:rsid w:val="00C306B5"/>
    <w:rsid w:val="00C40E56"/>
    <w:rsid w:val="00C46C9E"/>
    <w:rsid w:val="00C524C6"/>
    <w:rsid w:val="00C53521"/>
    <w:rsid w:val="00C5372D"/>
    <w:rsid w:val="00C84C7F"/>
    <w:rsid w:val="00C85AB3"/>
    <w:rsid w:val="00C970C0"/>
    <w:rsid w:val="00C974A8"/>
    <w:rsid w:val="00CA75FA"/>
    <w:rsid w:val="00CE0397"/>
    <w:rsid w:val="00D03A69"/>
    <w:rsid w:val="00D20A33"/>
    <w:rsid w:val="00D2176A"/>
    <w:rsid w:val="00D30C05"/>
    <w:rsid w:val="00D459D9"/>
    <w:rsid w:val="00D74F58"/>
    <w:rsid w:val="00DA19FB"/>
    <w:rsid w:val="00DC6689"/>
    <w:rsid w:val="00DD2DAD"/>
    <w:rsid w:val="00DE4362"/>
    <w:rsid w:val="00E00CE6"/>
    <w:rsid w:val="00E057B4"/>
    <w:rsid w:val="00E52489"/>
    <w:rsid w:val="00E5560D"/>
    <w:rsid w:val="00E75E5E"/>
    <w:rsid w:val="00E904EC"/>
    <w:rsid w:val="00E907C2"/>
    <w:rsid w:val="00E91456"/>
    <w:rsid w:val="00E94ED4"/>
    <w:rsid w:val="00EC7E29"/>
    <w:rsid w:val="00EE0A76"/>
    <w:rsid w:val="00F01EEF"/>
    <w:rsid w:val="00F1460A"/>
    <w:rsid w:val="00F652F9"/>
    <w:rsid w:val="00F724C8"/>
    <w:rsid w:val="00F763A4"/>
    <w:rsid w:val="00F84D25"/>
    <w:rsid w:val="00FF1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harities.govt.nz/assets/Resouces/data-dictionary.csv"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odata.charities.govt.nz"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AEEA8-CCFB-496E-BE46-517944DA3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4232</Words>
  <Characters>24125</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28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2</cp:revision>
  <cp:lastPrinted>2018-06-09T17:30:00Z</cp:lastPrinted>
  <dcterms:created xsi:type="dcterms:W3CDTF">2019-11-01T17:00:00Z</dcterms:created>
  <dcterms:modified xsi:type="dcterms:W3CDTF">2019-11-0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